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C876612" w14:textId="454A422A" w:rsidR="00D776C5" w:rsidRPr="00D1166C" w:rsidRDefault="00D776C5" w:rsidP="00D1166C">
      <w:pPr>
        <w:rPr>
          <w:b/>
        </w:rPr>
      </w:pPr>
      <w:proofErr w:type="spellStart"/>
      <w:r w:rsidRPr="00D1166C">
        <w:rPr>
          <w:b/>
        </w:rPr>
        <w:t>Aneuvis</w:t>
      </w:r>
      <w:proofErr w:type="spellEnd"/>
      <w:r w:rsidRPr="00D1166C">
        <w:rPr>
          <w:b/>
        </w:rPr>
        <w:t xml:space="preserve">: </w:t>
      </w:r>
      <w:r w:rsidR="003B0273" w:rsidRPr="00D1166C">
        <w:rPr>
          <w:b/>
        </w:rPr>
        <w:t xml:space="preserve">Reproducible </w:t>
      </w:r>
      <w:r w:rsidR="006D1AC6" w:rsidRPr="00D1166C">
        <w:rPr>
          <w:b/>
        </w:rPr>
        <w:t>web-based</w:t>
      </w:r>
      <w:r w:rsidRPr="00D1166C">
        <w:rPr>
          <w:b/>
        </w:rPr>
        <w:t xml:space="preserve"> visualization of </w:t>
      </w:r>
      <w:r w:rsidR="003B0273" w:rsidRPr="00D1166C">
        <w:rPr>
          <w:b/>
        </w:rPr>
        <w:t xml:space="preserve">aneuploidy </w:t>
      </w:r>
      <w:r w:rsidR="006D1AC6" w:rsidRPr="00D1166C">
        <w:rPr>
          <w:b/>
        </w:rPr>
        <w:t>in single cells</w:t>
      </w:r>
    </w:p>
    <w:p w14:paraId="5DED3C2C" w14:textId="6273D9B4" w:rsidR="00B57529" w:rsidRPr="00D1166C" w:rsidRDefault="00B57529" w:rsidP="00B57529">
      <w:pPr>
        <w:rPr>
          <w:b/>
        </w:rPr>
      </w:pPr>
      <w:proofErr w:type="spellStart"/>
      <w:r w:rsidRPr="00D1166C">
        <w:rPr>
          <w:b/>
        </w:rPr>
        <w:t>Aneuvis</w:t>
      </w:r>
      <w:proofErr w:type="spellEnd"/>
      <w:r w:rsidRPr="00D1166C">
        <w:rPr>
          <w:b/>
        </w:rPr>
        <w:t xml:space="preserve">: </w:t>
      </w:r>
      <w:r>
        <w:rPr>
          <w:b/>
        </w:rPr>
        <w:t>W</w:t>
      </w:r>
      <w:r w:rsidRPr="00D1166C">
        <w:rPr>
          <w:b/>
        </w:rPr>
        <w:t xml:space="preserve">eb-based </w:t>
      </w:r>
      <w:r>
        <w:rPr>
          <w:b/>
        </w:rPr>
        <w:t>exploration</w:t>
      </w:r>
      <w:r w:rsidRPr="00D1166C">
        <w:rPr>
          <w:b/>
        </w:rPr>
        <w:t xml:space="preserve"> of </w:t>
      </w:r>
      <w:r>
        <w:rPr>
          <w:b/>
        </w:rPr>
        <w:t xml:space="preserve">numerical chromosomal </w:t>
      </w:r>
      <w:r w:rsidR="00A1042C">
        <w:rPr>
          <w:b/>
        </w:rPr>
        <w:t>variation</w:t>
      </w:r>
      <w:r w:rsidRPr="00D1166C">
        <w:rPr>
          <w:b/>
        </w:rPr>
        <w:t xml:space="preserve"> in single cells</w:t>
      </w:r>
    </w:p>
    <w:p w14:paraId="4CD9265D" w14:textId="77777777" w:rsidR="00F832C1" w:rsidRPr="00D1166C" w:rsidRDefault="00F832C1" w:rsidP="00D1166C"/>
    <w:p w14:paraId="5245B750" w14:textId="42F4AAFB" w:rsidR="00E56A22" w:rsidRPr="00D1166C" w:rsidRDefault="00E56A22" w:rsidP="00D1166C">
      <w:r w:rsidRPr="00D1166C">
        <w:t>Daniel G. Piqué</w:t>
      </w:r>
      <w:r w:rsidRPr="00D1166C">
        <w:rPr>
          <w:vertAlign w:val="superscript"/>
        </w:rPr>
        <w:t>1,2</w:t>
      </w:r>
      <w:r w:rsidRPr="00D1166C">
        <w:t xml:space="preserve">, </w:t>
      </w:r>
      <w:r w:rsidR="00A25EF9" w:rsidRPr="00D1166C">
        <w:rPr>
          <w:rFonts w:eastAsia="Times New Roman"/>
          <w:color w:val="000000"/>
          <w:shd w:val="clear" w:color="auto" w:fill="FFFFFF"/>
        </w:rPr>
        <w:t>Samuel E. Zimmerman</w:t>
      </w:r>
      <w:r w:rsidR="00A25EF9" w:rsidRPr="00D1166C">
        <w:rPr>
          <w:vertAlign w:val="superscript"/>
        </w:rPr>
        <w:t>1</w:t>
      </w:r>
      <w:r w:rsidR="00A25EF9" w:rsidRPr="00D1166C">
        <w:rPr>
          <w:rFonts w:eastAsia="Times New Roman"/>
          <w:color w:val="000000"/>
          <w:shd w:val="clear" w:color="auto" w:fill="FFFFFF"/>
        </w:rPr>
        <w:t xml:space="preserve">, </w:t>
      </w:r>
      <w:proofErr w:type="spellStart"/>
      <w:r w:rsidRPr="00D1166C">
        <w:t>Grasiella</w:t>
      </w:r>
      <w:proofErr w:type="spellEnd"/>
      <w:r w:rsidRPr="00D1166C">
        <w:t xml:space="preserve"> A. Andriani</w:t>
      </w:r>
      <w:r w:rsidRPr="00D1166C">
        <w:rPr>
          <w:vertAlign w:val="superscript"/>
        </w:rPr>
        <w:t>2</w:t>
      </w:r>
      <w:r w:rsidRPr="00D1166C">
        <w:t>, Elaine Maggi</w:t>
      </w:r>
      <w:r w:rsidRPr="00D1166C">
        <w:rPr>
          <w:vertAlign w:val="superscript"/>
        </w:rPr>
        <w:t>2</w:t>
      </w:r>
      <w:r w:rsidRPr="00D1166C">
        <w:t xml:space="preserve">, </w:t>
      </w:r>
      <w:r w:rsidR="000E2573" w:rsidRPr="00D1166C">
        <w:t>John M. Greally</w:t>
      </w:r>
      <w:r w:rsidR="000E2573" w:rsidRPr="00D1166C">
        <w:rPr>
          <w:vertAlign w:val="superscript"/>
        </w:rPr>
        <w:t>2</w:t>
      </w:r>
      <w:r w:rsidR="000E2573" w:rsidRPr="00D1166C">
        <w:t xml:space="preserve">, </w:t>
      </w:r>
      <w:r w:rsidRPr="00D1166C">
        <w:t>Cristina Montagna</w:t>
      </w:r>
      <w:r w:rsidRPr="00D1166C">
        <w:rPr>
          <w:vertAlign w:val="superscript"/>
        </w:rPr>
        <w:t>2,3</w:t>
      </w:r>
      <w:r w:rsidRPr="00D1166C">
        <w:t>,</w:t>
      </w:r>
      <w:r w:rsidR="000E2573" w:rsidRPr="00D1166C">
        <w:t xml:space="preserve"> </w:t>
      </w:r>
      <w:r w:rsidRPr="00D1166C">
        <w:t>and Jessica C. Mar</w:t>
      </w:r>
      <w:r w:rsidRPr="00D1166C">
        <w:rPr>
          <w:vertAlign w:val="superscript"/>
        </w:rPr>
        <w:t>1,4,5*</w:t>
      </w:r>
    </w:p>
    <w:p w14:paraId="601ED07B" w14:textId="77777777" w:rsidR="00D1166C" w:rsidRDefault="00D1166C" w:rsidP="00D1166C">
      <w:pPr>
        <w:rPr>
          <w:vertAlign w:val="superscript"/>
        </w:rPr>
      </w:pPr>
    </w:p>
    <w:p w14:paraId="5796581F" w14:textId="77777777" w:rsidR="00E56A22" w:rsidRPr="00D1166C" w:rsidRDefault="00E56A22" w:rsidP="00D1166C">
      <w:r w:rsidRPr="00D1166C">
        <w:rPr>
          <w:vertAlign w:val="superscript"/>
        </w:rPr>
        <w:t>1</w:t>
      </w:r>
      <w:r w:rsidRPr="00D1166C">
        <w:t>Department of Systems and Computational Biology</w:t>
      </w:r>
    </w:p>
    <w:p w14:paraId="3DBF71DB" w14:textId="386C8F2D" w:rsidR="00E56A22" w:rsidRPr="00D1166C" w:rsidRDefault="00E56A22" w:rsidP="00D1166C">
      <w:r w:rsidRPr="00D1166C">
        <w:rPr>
          <w:vertAlign w:val="superscript"/>
        </w:rPr>
        <w:t>2</w:t>
      </w:r>
      <w:r w:rsidRPr="00D1166C">
        <w:t>Department of Genetics</w:t>
      </w:r>
    </w:p>
    <w:p w14:paraId="7CFC08D5" w14:textId="7D2E6FE9" w:rsidR="00E56A22" w:rsidRPr="00D1166C" w:rsidRDefault="00E56A22" w:rsidP="00D1166C">
      <w:r w:rsidRPr="00D1166C">
        <w:rPr>
          <w:vertAlign w:val="superscript"/>
        </w:rPr>
        <w:t>3</w:t>
      </w:r>
      <w:r w:rsidRPr="00D1166C">
        <w:t>Department of Pathology</w:t>
      </w:r>
    </w:p>
    <w:p w14:paraId="747FBB2B" w14:textId="7A354586" w:rsidR="00E56A22" w:rsidRPr="00D1166C" w:rsidRDefault="00E56A22" w:rsidP="00D1166C">
      <w:r w:rsidRPr="00D1166C">
        <w:rPr>
          <w:vertAlign w:val="superscript"/>
        </w:rPr>
        <w:t>4</w:t>
      </w:r>
      <w:r w:rsidRPr="00D1166C">
        <w:t>Department of Epidemiology and Population Health</w:t>
      </w:r>
    </w:p>
    <w:p w14:paraId="633C4DF1" w14:textId="77777777" w:rsidR="00E56A22" w:rsidRPr="00D1166C" w:rsidRDefault="00E56A22" w:rsidP="00D1166C">
      <w:r w:rsidRPr="00D1166C">
        <w:t>Albert Einstein College of Medicine, Bronx, NY, 10461, USA</w:t>
      </w:r>
    </w:p>
    <w:p w14:paraId="1B86F0FE" w14:textId="2295D959" w:rsidR="00E56A22" w:rsidRPr="00D1166C" w:rsidRDefault="00E56A22" w:rsidP="00D1166C">
      <w:r w:rsidRPr="00D1166C">
        <w:rPr>
          <w:vertAlign w:val="superscript"/>
        </w:rPr>
        <w:t>5</w:t>
      </w:r>
      <w:r w:rsidRPr="00D1166C">
        <w:t>Australian Institute for Bioengineering and Nanotechnology, The University of Queensland, QLD 4072, Australia</w:t>
      </w:r>
    </w:p>
    <w:p w14:paraId="3E9D3868" w14:textId="77777777" w:rsidR="00E56A22" w:rsidRDefault="00E56A22" w:rsidP="00D1166C"/>
    <w:p w14:paraId="7AE549B2" w14:textId="18332196" w:rsidR="00A11C96" w:rsidRPr="00A11C96" w:rsidRDefault="00A11C96" w:rsidP="00A11C96">
      <w:pPr>
        <w:shd w:val="clear" w:color="auto" w:fill="FFFFFF"/>
        <w:spacing w:beforeAutospacing="1" w:afterAutospacing="1" w:line="408" w:lineRule="atLeast"/>
        <w:textAlignment w:val="baseline"/>
        <w:rPr>
          <w:rFonts w:ascii="Times" w:hAnsi="Times" w:cs="Times New Roman"/>
          <w:color w:val="2A2A2A"/>
          <w:sz w:val="27"/>
          <w:szCs w:val="27"/>
        </w:rPr>
      </w:pPr>
      <w:r w:rsidRPr="00A11C96">
        <w:rPr>
          <w:rFonts w:ascii="inherit" w:hAnsi="inherit" w:cs="Times New Roman"/>
          <w:b/>
          <w:bCs/>
          <w:i/>
          <w:color w:val="2A2A2A"/>
          <w:sz w:val="27"/>
          <w:szCs w:val="27"/>
          <w:bdr w:val="none" w:sz="0" w:space="0" w:color="auto" w:frame="1"/>
        </w:rPr>
        <w:t>Bioinformatics</w:t>
      </w:r>
      <w:r>
        <w:rPr>
          <w:rFonts w:ascii="inherit" w:hAnsi="inherit" w:cs="Times New Roman"/>
          <w:b/>
          <w:bCs/>
          <w:color w:val="2A2A2A"/>
          <w:sz w:val="27"/>
          <w:szCs w:val="27"/>
          <w:bdr w:val="none" w:sz="0" w:space="0" w:color="auto" w:frame="1"/>
        </w:rPr>
        <w:t xml:space="preserve"> </w:t>
      </w:r>
      <w:r w:rsidRPr="00A11C96">
        <w:rPr>
          <w:rFonts w:ascii="inherit" w:hAnsi="inherit" w:cs="Times New Roman"/>
          <w:b/>
          <w:bCs/>
          <w:color w:val="2A2A2A"/>
          <w:sz w:val="27"/>
          <w:szCs w:val="27"/>
          <w:bdr w:val="none" w:sz="0" w:space="0" w:color="auto" w:frame="1"/>
        </w:rPr>
        <w:t>Application Notes (up to 2 pages; this is approx. 1,300 words or 1,000 words plus one figure): </w:t>
      </w:r>
      <w:r w:rsidRPr="00A11C96">
        <w:rPr>
          <w:rFonts w:ascii="Times" w:hAnsi="Times" w:cs="Times New Roman"/>
          <w:color w:val="2A2A2A"/>
          <w:sz w:val="27"/>
          <w:szCs w:val="27"/>
        </w:rPr>
        <w:t>Applications Notes are short descriptions of novel software or new algorithm implementations, databases and network services (web servers, and interfaces). Software or data must be freely available to non-commercial users. Availability and Implementation must be clearly stated in the article. Authors must also ensure that the software is available for a full TWO YEARS following publication. Web services must not require mandatory registration by the user. Additional Supplementary data can be published online-only by the journal. This supplementary material should be referred to in the abstract of the Application Note. If describing software, the software should run under nearly all conditions on a wide range of machines. Web servers should not be browser specific. Application Notes must not describe trivial utilities, nor involve significant investment of time for the user to install. The name of the application should be included in the title.</w:t>
      </w:r>
    </w:p>
    <w:p w14:paraId="494932EA" w14:textId="77777777" w:rsidR="00A11C96" w:rsidRPr="00A11C96" w:rsidRDefault="00A11C96" w:rsidP="00A11C96">
      <w:pPr>
        <w:rPr>
          <w:rFonts w:eastAsia="Times New Roman" w:cs="Times New Roman"/>
        </w:rPr>
      </w:pPr>
    </w:p>
    <w:p w14:paraId="7017782F" w14:textId="77777777" w:rsidR="00A11C96" w:rsidRDefault="00A11C96" w:rsidP="00D1166C"/>
    <w:p w14:paraId="4F6A8EAC" w14:textId="77777777" w:rsidR="00A11C96" w:rsidRDefault="00A11C96" w:rsidP="00D1166C"/>
    <w:p w14:paraId="45F03008" w14:textId="77777777" w:rsidR="00A11C96" w:rsidRPr="00D1166C" w:rsidRDefault="00A11C96" w:rsidP="00D1166C"/>
    <w:p w14:paraId="43685E6F" w14:textId="4A640CBC" w:rsidR="00D776C5" w:rsidRPr="002A59BB" w:rsidRDefault="006D1AC6" w:rsidP="00D1166C">
      <w:pPr>
        <w:rPr>
          <w:b/>
        </w:rPr>
      </w:pPr>
      <w:r w:rsidRPr="002A59BB">
        <w:rPr>
          <w:b/>
        </w:rPr>
        <w:t>Abstract</w:t>
      </w:r>
    </w:p>
    <w:p w14:paraId="589C974B" w14:textId="6B6913DB" w:rsidR="00ED5C99" w:rsidRDefault="00436288" w:rsidP="00D1166C">
      <w:r>
        <w:t>Numerical chromosomal a</w:t>
      </w:r>
      <w:r w:rsidR="006D1AC6" w:rsidRPr="00D1166C">
        <w:t xml:space="preserve">neuploidy is </w:t>
      </w:r>
      <w:r w:rsidR="003B0273" w:rsidRPr="00D1166C">
        <w:t xml:space="preserve">a predisposing factor for cancer. There are two </w:t>
      </w:r>
      <w:r w:rsidR="007B2415">
        <w:t>broad</w:t>
      </w:r>
      <w:r w:rsidR="003B0273" w:rsidRPr="00D1166C">
        <w:t xml:space="preserve"> </w:t>
      </w:r>
      <w:r w:rsidR="007B2415">
        <w:t xml:space="preserve">approaches </w:t>
      </w:r>
      <w:r w:rsidR="003B0273" w:rsidRPr="00D1166C">
        <w:t xml:space="preserve">for detecting </w:t>
      </w:r>
      <w:r w:rsidR="007B2415">
        <w:t xml:space="preserve">numerical </w:t>
      </w:r>
      <w:r w:rsidR="003B0273" w:rsidRPr="00D1166C">
        <w:t>aneuploidy</w:t>
      </w:r>
      <w:r w:rsidR="00D1166C">
        <w:t xml:space="preserve"> in research and clinical practice</w:t>
      </w:r>
      <w:r w:rsidR="003B0273" w:rsidRPr="00D1166C">
        <w:t>. Molecular cytogenetic approaches</w:t>
      </w:r>
      <w:r w:rsidR="00D1166C">
        <w:t>, often used in clinical practice,</w:t>
      </w:r>
      <w:r w:rsidR="003B0273" w:rsidRPr="00D1166C">
        <w:t xml:space="preserve"> involve direct visualization of interphase or metaphase preparations of chromosomes using fluorescent probes. More recently, whole genome sequencing has been utilized to </w:t>
      </w:r>
      <w:r w:rsidR="00360345" w:rsidRPr="00D1166C">
        <w:t xml:space="preserve">discern chromosomal copy number at high resolution. </w:t>
      </w:r>
      <w:r w:rsidR="00A72C13">
        <w:t xml:space="preserve">The automated analysis of these datatypes </w:t>
      </w:r>
      <w:r w:rsidR="00360345" w:rsidRPr="00D1166C">
        <w:t>Each of thes</w:t>
      </w:r>
      <w:r w:rsidR="001824C0" w:rsidRPr="00D1166C">
        <w:t xml:space="preserve">e approaches has their </w:t>
      </w:r>
      <w:r w:rsidR="00DE666E">
        <w:t xml:space="preserve">advantages and </w:t>
      </w:r>
      <w:r w:rsidR="00DE666E">
        <w:lastRenderedPageBreak/>
        <w:t>disadvantages</w:t>
      </w:r>
      <w:r w:rsidR="00360345" w:rsidRPr="00D1166C">
        <w:t xml:space="preserve">, and an integrated analysis would aid in the </w:t>
      </w:r>
      <w:r w:rsidR="001824C0" w:rsidRPr="00D1166C">
        <w:t>better understanding</w:t>
      </w:r>
      <w:r w:rsidR="003B0273" w:rsidRPr="00D1166C">
        <w:t xml:space="preserve"> </w:t>
      </w:r>
      <w:r w:rsidR="001824C0" w:rsidRPr="00D1166C">
        <w:t xml:space="preserve">of the strengths and limitations of these </w:t>
      </w:r>
      <w:r w:rsidR="007B2415">
        <w:t>methods. Here, we develop a web application</w:t>
      </w:r>
      <w:r w:rsidR="001824C0" w:rsidRPr="00D1166C">
        <w:t xml:space="preserve">, termed </w:t>
      </w:r>
      <w:proofErr w:type="spellStart"/>
      <w:r w:rsidR="001824C0" w:rsidRPr="00D1166C">
        <w:t>Aneuvis</w:t>
      </w:r>
      <w:proofErr w:type="spellEnd"/>
      <w:r w:rsidR="001824C0" w:rsidRPr="00D1166C">
        <w:t>, that allows users to upload molecular cytogenetic or processed whole-genome sequencing data</w:t>
      </w:r>
      <w:r w:rsidR="00160D6C">
        <w:t xml:space="preserve"> in a cell-by-chromosome format</w:t>
      </w:r>
      <w:r w:rsidR="001824C0" w:rsidRPr="00D1166C">
        <w:t xml:space="preserve">. </w:t>
      </w:r>
      <w:proofErr w:type="spellStart"/>
      <w:r w:rsidR="001824C0" w:rsidRPr="00D1166C">
        <w:t>Aneuvis</w:t>
      </w:r>
      <w:proofErr w:type="spellEnd"/>
      <w:r w:rsidR="001824C0" w:rsidRPr="00D1166C">
        <w:t xml:space="preserve"> automati</w:t>
      </w:r>
      <w:r w:rsidR="00DE666E">
        <w:t>cally constructs visualizations and summary statistics</w:t>
      </w:r>
      <w:r w:rsidR="00EA4120">
        <w:t xml:space="preserve"> to determine whether significant copy number variation exists between experimental treatment groups</w:t>
      </w:r>
      <w:r w:rsidR="001824C0" w:rsidRPr="00D1166C">
        <w:t>.</w:t>
      </w:r>
      <w:r w:rsidR="007B2415">
        <w:t xml:space="preserve"> Permutation testing is also performed to provide the user with statistical confidence in the degree of</w:t>
      </w:r>
      <w:r w:rsidR="00ED5C99">
        <w:t xml:space="preserve"> aneuploidy between different treatment groups.</w:t>
      </w:r>
      <w:r w:rsidR="001824C0" w:rsidRPr="00D1166C">
        <w:t xml:space="preserve"> </w:t>
      </w:r>
      <w:proofErr w:type="spellStart"/>
      <w:r w:rsidR="00DE666E">
        <w:t>Aneuvis</w:t>
      </w:r>
      <w:proofErr w:type="spellEnd"/>
      <w:r w:rsidR="00E56A22" w:rsidRPr="00D1166C">
        <w:t xml:space="preserve"> </w:t>
      </w:r>
      <w:r w:rsidR="002C209C">
        <w:t xml:space="preserve">is a user-friendly tool that will </w:t>
      </w:r>
      <w:r w:rsidR="00DE666E">
        <w:t xml:space="preserve">help </w:t>
      </w:r>
      <w:r w:rsidR="002C209C">
        <w:t xml:space="preserve">researchers </w:t>
      </w:r>
      <w:r w:rsidR="00EA4120">
        <w:t xml:space="preserve">identify </w:t>
      </w:r>
      <w:r w:rsidR="00ED5C99">
        <w:t xml:space="preserve">the genetic and environmental </w:t>
      </w:r>
      <w:r w:rsidR="00EA4120">
        <w:t xml:space="preserve">perturbations that </w:t>
      </w:r>
      <w:r w:rsidR="00ED5C99">
        <w:t>promote</w:t>
      </w:r>
      <w:r w:rsidR="00EA4120">
        <w:t xml:space="preserve"> aneuploidy. </w:t>
      </w:r>
    </w:p>
    <w:p w14:paraId="0A650F16" w14:textId="77777777" w:rsidR="00ED5C99" w:rsidRPr="00D1166C" w:rsidRDefault="00ED5C99" w:rsidP="00D1166C"/>
    <w:p w14:paraId="29562904" w14:textId="13F29E33" w:rsidR="00E56A22" w:rsidRPr="002A59BB" w:rsidRDefault="00E56A22" w:rsidP="00D1166C">
      <w:pPr>
        <w:rPr>
          <w:b/>
        </w:rPr>
      </w:pPr>
      <w:r w:rsidRPr="002A59BB">
        <w:rPr>
          <w:b/>
        </w:rPr>
        <w:t>Introduction</w:t>
      </w:r>
    </w:p>
    <w:p w14:paraId="69704ACE" w14:textId="77777777" w:rsidR="00E56A22" w:rsidRPr="00D1166C" w:rsidRDefault="00E56A22" w:rsidP="00D1166C"/>
    <w:p w14:paraId="771DA517" w14:textId="51ACB13F" w:rsidR="00001109" w:rsidRDefault="00421616" w:rsidP="00D1166C">
      <w:r>
        <w:t xml:space="preserve">In humans, alterations in chromosome number are a source of </w:t>
      </w:r>
      <w:r w:rsidR="00B44D8A">
        <w:t>congenital</w:t>
      </w:r>
      <w:r>
        <w:t xml:space="preserve"> disease and a predisposing factor for carcinogenesis.</w:t>
      </w:r>
      <w:r w:rsidR="00AA336C">
        <w:t xml:space="preserve"> </w:t>
      </w:r>
      <w:r w:rsidR="00B44D8A">
        <w:t>Increased variability in the karyotype</w:t>
      </w:r>
      <w:r w:rsidR="00361B76">
        <w:t>s</w:t>
      </w:r>
      <w:r w:rsidR="00B44D8A">
        <w:t xml:space="preserve"> of cancer cell populations is also associated with resistance to chemotherapy and </w:t>
      </w:r>
      <w:r w:rsidR="00361B76">
        <w:t xml:space="preserve">poor clinical outcomes. </w:t>
      </w:r>
      <w:r w:rsidR="00B44D8A">
        <w:t xml:space="preserve">Alterations in chromosome number is also a sign of chromosomal instability, which can lead to cancer therapeutic resistance. </w:t>
      </w:r>
      <w:r w:rsidR="00001109">
        <w:t>The precise mechanisms of chromosomal instability and aneuploidy are under investigation and could lead to a better understanding of oncogenesis and</w:t>
      </w:r>
      <w:r w:rsidR="00DD77DA">
        <w:t xml:space="preserve"> cellular aging. </w:t>
      </w:r>
    </w:p>
    <w:p w14:paraId="6E0A95A3" w14:textId="77777777" w:rsidR="007261E8" w:rsidRDefault="007261E8" w:rsidP="00D1166C"/>
    <w:p w14:paraId="271B8E4E" w14:textId="5CE66963" w:rsidR="007261E8" w:rsidRDefault="007261E8" w:rsidP="00D1166C">
      <w:r>
        <w:t xml:space="preserve">Single cell methods have </w:t>
      </w:r>
    </w:p>
    <w:p w14:paraId="66B58619" w14:textId="6862D6FB" w:rsidR="007261E8" w:rsidRDefault="007261E8" w:rsidP="00D1166C">
      <w:r>
        <w:t>The various approaches to measuring and quantifying the numerical chromosomal state of a cell each have their advantages and disadvantages. Single cell whole genome DNA sequencing is touted as the next generation approach to quantifying aneuploidy at a genome-wide scale, yet it suffers from sensitivity issues. Fluorescent based approaches may be more sensitive at detecting</w:t>
      </w:r>
      <w:r w:rsidR="00B765B4">
        <w:t xml:space="preserve"> individual chromosomal changes and, unlike with whole genome sequencing, the ploidy can be determined through direct visualization.</w:t>
      </w:r>
      <w:r>
        <w:t xml:space="preserve"> </w:t>
      </w:r>
      <w:r w:rsidR="00B765B4">
        <w:t xml:space="preserve">However, microscopy-based approaches are </w:t>
      </w:r>
      <w:r>
        <w:t>relatively low throughput</w:t>
      </w:r>
      <w:r w:rsidR="00B765B4">
        <w:t xml:space="preserve"> and are limited in the number of chromosomes that can be detected at one time.</w:t>
      </w:r>
      <w:r>
        <w:t xml:space="preserve"> </w:t>
      </w:r>
    </w:p>
    <w:p w14:paraId="69189015" w14:textId="77777777" w:rsidR="00DD77DA" w:rsidRDefault="00DD77DA" w:rsidP="00D1166C"/>
    <w:p w14:paraId="6E5C596E" w14:textId="2C986940" w:rsidR="00DD77DA" w:rsidRDefault="00DD77DA" w:rsidP="00D1166C">
      <w:r>
        <w:t xml:space="preserve">One common mode of investigation into the mechanisms of aneuploidy involves a control-treatment study design, in which cells or animals are exposed to a variety of stressors, such as genetic perturbations or small molecule inhibition, followed by the documentation of the </w:t>
      </w:r>
      <w:r w:rsidR="006367B9">
        <w:t>numerical variability in chromosomes</w:t>
      </w:r>
      <w:r>
        <w:t xml:space="preserve"> within a set of </w:t>
      </w:r>
      <w:r w:rsidR="006367B9">
        <w:t xml:space="preserve">single </w:t>
      </w:r>
      <w:r>
        <w:t xml:space="preserve">cells </w:t>
      </w:r>
      <w:r w:rsidR="006367B9">
        <w:t>exposed to</w:t>
      </w:r>
      <w:r>
        <w:t xml:space="preserve"> </w:t>
      </w:r>
      <w:r w:rsidR="006367B9">
        <w:t>a given</w:t>
      </w:r>
      <w:r>
        <w:t xml:space="preserve"> stressor.</w:t>
      </w:r>
      <w:r w:rsidR="006367B9">
        <w:t xml:space="preserve"> Stressors that induce more numerical chromosome aberrations can be mechanistically associated with driving aneuploidy. It is often of interest to </w:t>
      </w:r>
      <w:r w:rsidR="007E3C55">
        <w:t xml:space="preserve">quantify </w:t>
      </w:r>
      <w:r w:rsidR="006367B9">
        <w:t xml:space="preserve">the effect of a treatment on </w:t>
      </w:r>
      <w:r w:rsidR="007E3C55">
        <w:t xml:space="preserve">the chromosomal state in </w:t>
      </w:r>
      <w:r w:rsidR="006367B9">
        <w:t xml:space="preserve">a population of single cells, along with </w:t>
      </w:r>
      <w:r w:rsidR="007261E8">
        <w:t xml:space="preserve">a measure of statistical significance for difference from a control or from other treatment states. </w:t>
      </w:r>
      <w:r w:rsidR="006367B9">
        <w:t xml:space="preserve">However, there is a lack of definitive, unbiased, </w:t>
      </w:r>
      <w:r w:rsidR="007E3C55">
        <w:t xml:space="preserve">robust, </w:t>
      </w:r>
      <w:r w:rsidR="006367B9">
        <w:t>and easy-to-use methods for biologists to draw these conclusions.</w:t>
      </w:r>
    </w:p>
    <w:p w14:paraId="4A673275" w14:textId="77777777" w:rsidR="00DD77DA" w:rsidRDefault="00DD77DA" w:rsidP="00D1166C"/>
    <w:p w14:paraId="61F30E61" w14:textId="77777777" w:rsidR="00DD77DA" w:rsidRDefault="00DD77DA" w:rsidP="00D1166C"/>
    <w:p w14:paraId="64FCB83F" w14:textId="6D496BCA" w:rsidR="00001109" w:rsidRDefault="00001109" w:rsidP="00D1166C">
      <w:r>
        <w:t xml:space="preserve"> </w:t>
      </w:r>
    </w:p>
    <w:p w14:paraId="4E353455" w14:textId="77777777" w:rsidR="00001109" w:rsidRDefault="00001109" w:rsidP="00D1166C"/>
    <w:p w14:paraId="6A258CD9" w14:textId="77777777" w:rsidR="00001109" w:rsidRDefault="00001109" w:rsidP="00D1166C"/>
    <w:p w14:paraId="2994AF24" w14:textId="475362A9" w:rsidR="00421616" w:rsidRDefault="00B44D8A" w:rsidP="00D1166C">
      <w:r>
        <w:t xml:space="preserve">Alterations can take place as departures from an integer-valued set, known as polyploidy. </w:t>
      </w:r>
      <w:r w:rsidR="00AA336C">
        <w:t xml:space="preserve">There are two major methods for detecting alterations in chromosome number </w:t>
      </w:r>
      <w:r w:rsidR="000C01CA">
        <w:t>–</w:t>
      </w:r>
      <w:r w:rsidR="00AA336C">
        <w:t xml:space="preserve"> </w:t>
      </w:r>
      <w:r w:rsidR="000C01CA">
        <w:t xml:space="preserve">fluorescent-based methods and genome sequencing. </w:t>
      </w:r>
    </w:p>
    <w:p w14:paraId="3B89E982" w14:textId="77777777" w:rsidR="00421616" w:rsidRDefault="00421616" w:rsidP="00D1166C"/>
    <w:p w14:paraId="6765AD81" w14:textId="17B8DDB8" w:rsidR="00361B76" w:rsidRDefault="00361B76" w:rsidP="00D1166C">
      <w:r>
        <w:t xml:space="preserve">In a cell, there are three possible states that a set of chromosomes can have. </w:t>
      </w:r>
      <w:proofErr w:type="spellStart"/>
      <w:r>
        <w:t>Diploidy</w:t>
      </w:r>
      <w:proofErr w:type="spellEnd"/>
      <w:r>
        <w:t xml:space="preserve"> refers to the presence of two copies of each chromosome. Polyploidy refers to an integer-values increase in the number of chromosomes, often </w:t>
      </w:r>
      <w:r w:rsidR="005844B7">
        <w:t>resulting from</w:t>
      </w:r>
      <w:r>
        <w:t xml:space="preserve"> whole-genome duplication.</w:t>
      </w:r>
      <w:r w:rsidR="003F3F3D">
        <w:t xml:space="preserve"> </w:t>
      </w:r>
      <w:r w:rsidR="005844B7">
        <w:t xml:space="preserve">The presence of </w:t>
      </w:r>
      <w:r w:rsidR="003F3F3D">
        <w:t xml:space="preserve">WGD </w:t>
      </w:r>
      <w:r w:rsidR="005844B7">
        <w:t>alters sensitivity</w:t>
      </w:r>
      <w:r w:rsidR="003F3F3D">
        <w:t xml:space="preserve"> </w:t>
      </w:r>
      <w:r w:rsidR="005844B7">
        <w:t xml:space="preserve">of cells </w:t>
      </w:r>
      <w:r w:rsidR="003F3F3D">
        <w:t xml:space="preserve">to </w:t>
      </w:r>
      <w:r w:rsidR="005844B7">
        <w:t>potential cancer therapeutics and is thus important to detect</w:t>
      </w:r>
      <w:r w:rsidR="005844B7">
        <w:fldChar w:fldCharType="begin" w:fldLock="1"/>
      </w:r>
      <w:r w:rsidR="00001109">
        <w:instrText>ADDIN CSL_CITATION { "citationItems" : [ { "id" : "ITEM-1", "itemData" : { "DOI" : "10.1073/pnas.1700234114", "ISSN" : "1091-6490", "PMID" : "28270606", "abstract" : "Loss of cell-cycle control is a hallmark of human cancer. Cell-cycle checkpoints are essential for maintaining genome integrity and balanced growth and division. They are specifically deregulated in cancer cells and contain regulators that represent potential therapeutic targets. Monopolar spindle 1 (Mps1; also known as TTK protein kinase) is a core component of the spindle assembly checkpoint (SAC), a genome-surveillance mechanism that is important for cell survival, and has emerged as a candidate target for anticancer therapy. Here, we report the cellular and antitumor effects of CFI-402257, a potent (Mps1 Ki = 0.09 \u00b1 0.02 nM; cellular Mps1 EC50 = 6.5 \u00b1 0.5 nM), highly selective, and orally active small-molecule inhibitor of Mps1 that was identified through a drug-discovery program. Human cancer cells treated with CFI-402257 exhibit effects consistent with Mps1 kinase inhibition, specifically SAC inactivation, leading to chromosome missegregation, aneuploidy, and ultimately cell death. Oral administration of CFI-402257 in monotherapy or in combination with an anti-programmed cell death 1 (PD-1) antibody in mouse models of human cancer results in inhibition of tumor growth at doses that are well-tolerated. Our findings provide a rationale for the clinical evaluation of CFI-402257 in patients with solid tumors.", "author" : [ { "dropping-particle" : "", "family" : "Mason", "given" : "Jacqueline M", "non-dropping-particle" : "", "parse-names" : false, "suffix" : "" }, { "dropping-particle" : "", "family" : "Wei", "given" : "Xin", "non-dropping-particle" : "", "parse-names" : false, "suffix" : "" }, { "dropping-particle" : "", "family" : "Fletcher", "given" : "Graham C", "non-dropping-particle" : "", "parse-names" : false, "suffix" : "" }, { "dropping-particle" : "", "family" : "Kiarash", "given" : "Reza", "non-dropping-particle" : "", "parse-names" : false, "suffix" : "" }, { "dropping-particle" : "", "family" : "Brokx", "given" : "Richard", "non-dropping-particle" : "", "parse-names" : false, "suffix" : "" }, { "dropping-particle" : "", "family" : "Hodgson", "given" : "Richard", "non-dropping-particle" : "", "parse-names" : false, "suffix" : "" }, { "dropping-particle" : "", "family" : "Beletskaya", "given" : "Irina", "non-dropping-particle" : "", "parse-names" : false, "suffix" : "" }, { "dropping-particle" : "", "family" : "Bray", "given" : "Mark R", "non-dropping-particle" : "", "parse-names" : false, "suffix" : "" }, { "dropping-particle" : "", "family" : "Mak", "given" : "Tak W", "non-dropping-particle" : "", "parse-names" : false, "suffix" : "" } ], "container-title" : "Proceedings of the National Academy of Sciences of the United States of America", "id" : "ITEM-1", "issue" : "12", "issued" : { "date-parts" : [ [ "2017" ] ] }, "page" : "3127-3132", "publisher" : "National Academy of Sciences", "title" : "Functional characterization of CFI-402257, a potent and selective Mps1/TTK kinase inhibitor, for the treatment of cancer.", "type" : "article-journal", "volume" : "114" }, "uris" : [ "http://www.mendeley.com/documents/?uuid=7315bed5-9a3f-3415-860e-48718a27bae3" ] }, { "id" : "ITEM-2", "itemData" : { "DOI" : "10.18632/oncotarget.6432", "ISSN" : "1949-2553", "PMID" : "26637805", "abstract" : "Several lines of evidence indicate that whole-genome duplication resulting in tetraploidy facilitates carcinogenesis by providing an intermediate and metastable state more prone to generate oncogenic aneuploidy. Here, we report a novel strategy to preferentially kill tetraploid cells based on the abrogation of the spindle assembly checkpoint (SAC) via the targeting of TTK protein kinase (better known as monopolar spindle 1, MPS1). The pharmacological inhibition as well as the knockdown of MPS1 kills more efficiently tetraploid cells than their diploid counterparts. By using time-lapse videomicroscopy, we show that tetraploid cells do not survive the aborted mitosis due to SAC abrogation upon MPS1 depletion. On the contrary diploid cells are able to survive up to at least two more cell cycles upon the same treatment. This effect might reflect the enhanced difficulty of cells with whole-genome doubling to tolerate a further increase in ploidy and/or an elevated level of chromosome instability in the absence of SAC functions. We further show that MPS1-inhibited tetraploid cells promote mitotic catastrophe executed by the intrinsic pathway of apoptosis, as indicated by the loss of mitochondrial potential, the release of the pro-apoptotic cytochrome c from mitochondria, and the activation of caspases. Altogether, our results suggest that MPS1 inhibition could be used as a therapeutic strategy for targeting tetraploid cancer cells.", "author" : [ { "dropping-particle" : "", "family" : "Jema\u00e0", "given" : "Mohamed", "non-dropping-particle" : "", "parse-names" : false, "suffix" : "" }, { "dropping-particle" : "", "family" : "Manic", "given" : "Gwenola", "non-dropping-particle" : "", "parse-names" : false, "suffix" : "" }, { "dropping-particle" : "", "family" : "Lledo", "given" : "Gwendaline", "non-dropping-particle" : "", "parse-names" : false, "suffix" : "" }, { "dropping-particle" : "", "family" : "Lissa", "given" : "Delphine", "non-dropping-particle" : "", "parse-names" : false, "suffix" : "" }, { "dropping-particle" : "", "family" : "Reynes", "given" : "Christelle", "non-dropping-particle" : "", "parse-names" : false, "suffix" : "" }, { "dropping-particle" : "", "family" : "Morin", "given" : "Nathalie", "non-dropping-particle" : "", "parse-names" : false, "suffix" : "" }, { "dropping-particle" : "", "family" : "Chibon", "given" : "Fr\u00e9d\u00e9ric", "non-dropping-particle" : "", "parse-names" : false, "suffix" : "" }, { "dropping-particle" : "", "family" : "Sistigu", "given" : "Antonella", "non-dropping-particle" : "", "parse-names" : false, "suffix" : "" }, { "dropping-particle" : "", "family" : "Castedo", "given" : "Maria", "non-dropping-particle" : "", "parse-names" : false, "suffix" : "" }, { "dropping-particle" : "", "family" : "Vitale", "given" : "Ilio", "non-dropping-particle" : "", "parse-names" : false, "suffix" : "" }, { "dropping-particle" : "", "family" : "Kroemer", "given" : "Guido", "non-dropping-particle" : "", "parse-names" : false, "suffix" : "" }, { "dropping-particle" : "", "family" : "Abrieu", "given" : "Ariane", "non-dropping-particle" : "", "parse-names" : false, "suffix" : "" } ], "container-title" : "Oncotarget", "id" : "ITEM-2", "issue" : "1", "issued" : { "date-parts" : [ [ "2016", "1", "5" ] ] }, "page" : "885-901", "title" : "Whole-genome duplication increases tumor cell sensitivity to MPS1 inhibition", "type" : "article-journal", "volume" : "7" }, "uris" : [ "http://www.mendeley.com/documents/?uuid=8a5abd28-b1f8-3ec1-b670-8772e52154ad" ] } ], "mendeley" : { "formattedCitation" : "&lt;sup&gt;1,2&lt;/sup&gt;", "plainTextFormattedCitation" : "1,2", "previouslyFormattedCitation" : "&lt;sup&gt;1,2&lt;/sup&gt;" }, "properties" : {  }, "schema" : "https://github.com/citation-style-language/schema/raw/master/csl-citation.json" }</w:instrText>
      </w:r>
      <w:r w:rsidR="005844B7">
        <w:fldChar w:fldCharType="separate"/>
      </w:r>
      <w:r w:rsidR="00345837" w:rsidRPr="00345837">
        <w:rPr>
          <w:noProof/>
          <w:vertAlign w:val="superscript"/>
        </w:rPr>
        <w:t>1,2</w:t>
      </w:r>
      <w:r w:rsidR="005844B7">
        <w:fldChar w:fldCharType="end"/>
      </w:r>
      <w:r w:rsidR="005844B7">
        <w:t>.</w:t>
      </w:r>
    </w:p>
    <w:p w14:paraId="42BE15CA" w14:textId="77777777" w:rsidR="00361B76" w:rsidRDefault="00361B76" w:rsidP="00D1166C"/>
    <w:p w14:paraId="1672BCA6" w14:textId="77777777" w:rsidR="00001109" w:rsidRDefault="00001109" w:rsidP="00D1166C"/>
    <w:p w14:paraId="2E06210E" w14:textId="77777777" w:rsidR="00D72A98" w:rsidRDefault="00C52C11" w:rsidP="00D1166C">
      <w:r>
        <w:t>Chromosomal instability refers to a biological phenomenon whereby a</w:t>
      </w:r>
      <w:r w:rsidR="00D72A98">
        <w:t>n actively</w:t>
      </w:r>
      <w:r>
        <w:t xml:space="preserve"> </w:t>
      </w:r>
      <w:r w:rsidR="00D72A98">
        <w:t xml:space="preserve">dividing </w:t>
      </w:r>
      <w:r>
        <w:t xml:space="preserve">population of cells fails to maintain a consistent number of chromosomes </w:t>
      </w:r>
      <w:r w:rsidR="00D72A98">
        <w:t>after cell division</w:t>
      </w:r>
      <w:r>
        <w:t>.</w:t>
      </w:r>
    </w:p>
    <w:p w14:paraId="6EEDF1D2" w14:textId="77777777" w:rsidR="00D72A98" w:rsidRDefault="00D72A98" w:rsidP="00D1166C"/>
    <w:p w14:paraId="3962F29C" w14:textId="77777777" w:rsidR="00D72A98" w:rsidRDefault="00D72A98" w:rsidP="00D1166C"/>
    <w:p w14:paraId="3B2BC646" w14:textId="3C2EEAAE" w:rsidR="00C52C11" w:rsidRDefault="00C52C11" w:rsidP="00D1166C">
      <w:r>
        <w:t xml:space="preserve"> When viewed as a population, the </w:t>
      </w:r>
    </w:p>
    <w:p w14:paraId="1962469F" w14:textId="77777777" w:rsidR="00C52C11" w:rsidRDefault="00C52C11" w:rsidP="00D1166C"/>
    <w:p w14:paraId="4DDEAC67" w14:textId="62A0320A" w:rsidR="00001109" w:rsidRDefault="00001109" w:rsidP="00D1166C">
      <w:r>
        <w:t xml:space="preserve">Here, we introduce </w:t>
      </w:r>
      <w:proofErr w:type="spellStart"/>
      <w:r>
        <w:t>aneuvis</w:t>
      </w:r>
      <w:proofErr w:type="spellEnd"/>
      <w:r>
        <w:t>, a user-friendly web application for visualizing and summarizing numerical chromosomal changes. A tutorial video is available to guide users through the interface. The application describes three different types of input that can be accepted. First, bed files that include copy number output from Ginkgo</w:t>
      </w:r>
      <w:r>
        <w:fldChar w:fldCharType="begin" w:fldLock="1"/>
      </w:r>
      <w:r>
        <w:instrText>ADDIN CSL_CITATION { "citationItems" : [ { "id" : "ITEM-1", "itemData" : { "DOI" : "10.1038/nmeth.3578", "ISBN" : "1548-7105 (Electronic) 1548-7091 (Linking)", "ISSN" : "1548-7091", "PMID" : "26344043", "abstract" : "Single-cell sequencing is emerging as a critical technology for understanding the biology of cancer, neurons, and other complex systems. Here we introduce Ginkgo, a web platform for the interactive analysis and quality assessment of single-cell copy-number alterations. Ginkgo fully automates the process of binning, normalizing, and segmenting mapped reads to infer copy number profiles of individual cells, as well as constructing phylogenetic trees of how those cells are related. We validate Ginkgo by reproducing the results of five major single-cell studies, and discuss how it addresses the wide array of biases that affect single-cell analysis. We also examine the data characteristics of three commonly used single-cell amplification techniques: MDA, MALBAC, and DOP-PCR/WGA4 through comparative analysis of 9 different single-cell datasets. We conclude that DOP-PCR provides the most uniform amplification, while MDA introduces substantial biases into the analysis. Furthermore, given the same level of coverage, our results indicate that data prepared using DOP-PCR can reliably call CNVs at higher resolution than data prepared using either MALBAC or MDA. Ginkgo is freely available at http://qb.cshl.edu/ginkgo.", "author" : [ { "dropping-particle" : "", "family" : "Garvin", "given" : "Tyler", "non-dropping-particle" : "", "parse-names" : false, "suffix" : "" }, { "dropping-particle" : "", "family" : "Aboukhalil", "given" : "Robert", "non-dropping-particle" : "", "parse-names" : false, "suffix" : "" }, { "dropping-particle" : "", "family" : "Kendall", "given" : "Jude", "non-dropping-particle" : "", "parse-names" : false, "suffix" : "" }, { "dropping-particle" : "", "family" : "Baslan", "given" : "Timour", "non-dropping-particle" : "", "parse-names" : false, "suffix" : "" }, { "dropping-particle" : "", "family" : "Atwal", "given" : "Gurinder S", "non-dropping-particle" : "", "parse-names" : false, "suffix" : "" }, { "dropping-particle" : "", "family" : "Hicks", "given" : "James", "non-dropping-particle" : "", "parse-names" : false, "suffix" : "" }, { "dropping-particle" : "", "family" : "Wigler", "given" : "Michael", "non-dropping-particle" : "", "parse-names" : false, "suffix" : "" }, { "dropping-particle" : "", "family" : "Schatz", "given" : "Michael C", "non-dropping-particle" : "", "parse-names" : false, "suffix" : "" } ], "container-title" : "Nature Methods", "id" : "ITEM-1", "issue" : "11", "issued" : { "date-parts" : [ [ "2015" ] ] }, "page" : "1058-1060", "title" : "Interactive analysis and assessment of single-cell copy-number variations", "type" : "article-journal", "volume" : "12" }, "uris" : [ "http://www.mendeley.com/documents/?uuid=00a31783-bfb2-4a49-b9ac-50a6ce9e97b0" ] } ], "mendeley" : { "formattedCitation" : "&lt;sup&gt;3&lt;/sup&gt;", "plainTextFormattedCitation" : "3", "previouslyFormattedCitation" : "&lt;sup&gt;3&lt;/sup&gt;" }, "properties" : {  }, "schema" : "https://github.com/citation-style-language/schema/raw/master/csl-citation.json" }</w:instrText>
      </w:r>
      <w:r>
        <w:fldChar w:fldCharType="separate"/>
      </w:r>
      <w:r w:rsidRPr="00001109">
        <w:rPr>
          <w:noProof/>
          <w:vertAlign w:val="superscript"/>
        </w:rPr>
        <w:t>3</w:t>
      </w:r>
      <w:r>
        <w:fldChar w:fldCharType="end"/>
      </w:r>
      <w:r>
        <w:t>, a web-based program for calling ploidy changes from whole-genome sequencing data, are accepted. In addition, we take multicolor fluorescent in situ hybridization data summarized at the chromosomal level. An approach using interphase FISH to estimate chromosomal copy number in various tissues was recently described by one of us</w:t>
      </w:r>
      <w:r>
        <w:fldChar w:fldCharType="begin" w:fldLock="1"/>
      </w:r>
      <w:r>
        <w:instrText>ADDIN CSL_CITATION { "citationItems" : [ { "id" : "ITEM-1", "itemData" : { "DOI" : "10.1007/978-1-4939-7280-7", "ISBN" : "9781493972791", "author" : [ { "dropping-particle" : "", "family" : "Andriani", "given" : "Grasiella A.", "non-dropping-particle" : "", "parse-names" : false, "suffix" : "" }, { "dropping-particle" : "", "family" : "Montagna", "given" : "Cristina", "non-dropping-particle" : "", "parse-names" : false, "suffix" : "" } ], "container-title" : "Genomic Mosaicism in Neurons and Other Cell Types", "id" : "ITEM-1", "issued" : { "date-parts" : [ [ "2017" ] ] }, "page" : "271-298", "title" : "FISH Analysis of Aging-Associated Aneuploidy in Neurons and Nonneuronal Brain Cells", "type" : "chapter" }, "uris" : [ "http://www.mendeley.com/documents/?uuid=e3144e3b-59b3-4af9-94ba-43d85d35438d" ] } ], "mendeley" : { "formattedCitation" : "&lt;sup&gt;4&lt;/sup&gt;", "plainTextFormattedCitation" : "4", "previouslyFormattedCitation" : "&lt;sup&gt;4&lt;/sup&gt;" }, "properties" : {  }, "schema" : "https://github.com/citation-style-language/schema/raw/master/csl-citation.json" }</w:instrText>
      </w:r>
      <w:r>
        <w:fldChar w:fldCharType="separate"/>
      </w:r>
      <w:r w:rsidRPr="00001109">
        <w:rPr>
          <w:noProof/>
          <w:vertAlign w:val="superscript"/>
        </w:rPr>
        <w:t>4</w:t>
      </w:r>
      <w:r>
        <w:fldChar w:fldCharType="end"/>
      </w:r>
      <w:r>
        <w:t xml:space="preserve">. This data is often recorded into excel spreadsheets, and the file structure accepted by </w:t>
      </w:r>
      <w:proofErr w:type="spellStart"/>
      <w:r>
        <w:t>aneuvis</w:t>
      </w:r>
      <w:proofErr w:type="spellEnd"/>
      <w:r>
        <w:t xml:space="preserve"> are described on the website.</w:t>
      </w:r>
    </w:p>
    <w:p w14:paraId="79857DEA" w14:textId="7288D5BD" w:rsidR="00001109" w:rsidRDefault="00001109" w:rsidP="00D1166C">
      <w:r>
        <w:t xml:space="preserve"> </w:t>
      </w:r>
    </w:p>
    <w:p w14:paraId="15F33B61" w14:textId="2F39AAAB" w:rsidR="00A72C13" w:rsidRDefault="00A72C13" w:rsidP="00D1166C">
      <w:r>
        <w:t>Summary table</w:t>
      </w:r>
    </w:p>
    <w:p w14:paraId="392BA5BB" w14:textId="77777777" w:rsidR="00A72C13" w:rsidRDefault="00A72C13" w:rsidP="00D1166C"/>
    <w:p w14:paraId="7E30FAFA" w14:textId="1243405D" w:rsidR="005F2C05" w:rsidRDefault="005F2C05" w:rsidP="00D1166C">
      <w:r>
        <w:t>Previous studies have calculated statistics that summarize the degree of numerical chromosomal aneuploidy and heterogeneity in a population of single cells. From searching the literature, we identified 3 statistics that can be used to summarize the chromosomal state across entire populations of cells or across individual chromosomes. First, the ANCA score has been repor</w:t>
      </w:r>
      <w:r w:rsidR="007146B9">
        <w:t>ted previously</w:t>
      </w:r>
      <w:r w:rsidR="007146B9">
        <w:fldChar w:fldCharType="begin" w:fldLock="1"/>
      </w:r>
      <w:r w:rsidR="00EA479D">
        <w:instrText>ADDIN CSL_CITATION { "citationItems" : [ { "id" : "ITEM-1", "itemData" : { "ISSN" : "0921-8912", "PMID" : "12775914", "abstract" : "In order to explore whether specific cytogenetic abnormalities can be used to stratify tumors with a distinctly different clinical course, we performed comparative genomic hybridization (CGH) of tumors from patients who were diagnosed with metastatic disease after an interval of less than 2 years or who remained free from distant metastases for more than 10 years. All patients presented with distant metastases after mastectomy indicating that none of the patients in this study was cured and free of remaining tumor cells. Tumors in the group of short-term survivors showed a higher average number of chromosomal copy alterations compared to the long-term survivors. Of note, the number of sub-chromosomal high-level copy number increases (amplifications) was significantly increased in the group of short-term survivors. In both short- and long-term survivors recurrent chromosomal gains were mapped to chromosomes 1q, 4q, 8q, and 5p. Copy number changes that were more frequent in the group of short-term survivors included gains of chromosome 3q, 9p, 11p and 11q and loss of 17p. Our results indicate that low- and high grade malignant breast adenocarcinomas are characterized by a specific pattern of chromosomal copy number changes. Furthermore, immunohistochemical evaluation of the expression levels of Ki-67, p27KIP1, p21WAF1, p53, cyclin A and cyclin E revealed a correlation between increased proliferative activity and poor outcome.", "author" : [ { "dropping-particle" : "", "family" : "Blegen", "given" : "Harald", "non-dropping-particle" : "", "parse-names" : false, "suffix" : "" }, { "dropping-particle" : "", "family" : "Will", "given" : "John S", "non-dropping-particle" : "", "parse-names" : false, "suffix" : "" }, { "dropping-particle" : "", "family" : "Ghadimi", "given" : "B Michael", "non-dropping-particle" : "", "parse-names" : false, "suffix" : "" }, { "dropping-particle" : "", "family" : "Nash", "given" : "Hesed-Padilla", "non-dropping-particle" : "", "parse-names" : false, "suffix" : "" }, { "dropping-particle" : "", "family" : "Zetterberg", "given" : "Anders", "non-dropping-particle" : "", "parse-names" : false, "suffix" : "" }, { "dropping-particle" : "", "family" : "Auer", "given" : "Gert", "non-dropping-particle" : "", "parse-names" : false, "suffix" : "" }, { "dropping-particle" : "", "family" : "Ried", "given" : "Thomas", "non-dropping-particle" : "", "parse-names" : false, "suffix" : "" } ], "container-title" : "Analytical cellular pathology : the journal of the European Society for Analytical Cellular Pathology", "id" : "ITEM-1", "issue" : "3", "issued" : { "date-parts" : [ [ "2003" ] ] }, "page" : "103-14", "title" : "DNA amplifications and aneuploidy, high proliferative activity and impaired cell cycle control characterize breast carcinomas with poor prognosis.", "type" : "article-journal", "volume" : "25" }, "uris" : [ "http://www.mendeley.com/documents/?uuid=9511677e-5682-4790-bc43-05fc34f34d9b" ] }, { "id" : "ITEM-2", "itemData" : { "DOI" : "10.1002/(SICI)1098-2264(199907)25:3&lt;195::AID-GCC1&gt;3.0.CO;2-8", "ISBN" : "1045-2257 (Print)\\r1045-2257 (Linking)", "ISSN" : "10452257", "PMID" : "10379865", "abstract" : "The transition of normal epithelium to invasive carcinoma occurs sequentially. In colorectal and cervical carcinogenesis, this transition is reflected by histomorphologically defined grades of increasing dysplasia that untreated may progress to invasive disease. In an attempt to understand the role of chromosomal aberrations during tumorigenesis we have applied comparative genomic hybridization using DNA extracted from defined stages of colorectal and cervical tumors, from low- and high-grade astrocytic tumors and from diploid and aneuploid breast carcinomas. Genetic instability, as measured by the number of chromosomal copy alterations per case, increases significantly at the transition from precursor lesions to invasive carcinomas and continues to increase with tumor stage. Aggressive tumors have a higher number of copy alterations per case. High-level copy number changes (amplifications) become more prevalent in advanced-stage disease. Subtractive karyograms of chromosomal gains and losses were used to map tumor stage-specific chromosomal aberrations and clearly showed that nonrandom chromosomal aberrations occur during disease progression. In colorectal and cervical tumors, chromosomal copy number changes were correlated with nuclear DNA content, proliferative activity, expression levels of the tumor suppressor gene TP53, and the cyclin-dependent kinase inhibitor p21/WAF1, as well as the presence of viral genomes. Here we summarize and review the results of this comprehensive phenotype/genotype correlation and discuss the relevance of stage-specific chromosomal aberrations with respect to diagnostic applications.", "author" : [ { "dropping-particle" : "", "family" : "Ried", "given" : "Thomas", "non-dropping-particle" : "", "parse-names" : false, "suffix" : "" }, { "dropping-particle" : "", "family" : "Heselmeyer-Haddad", "given" : "Kerstin", "non-dropping-particle" : "", "parse-names" : false, "suffix" : "" }, { "dropping-particle" : "", "family" : "Blegen", "given" : "Harald", "non-dropping-particle" : "", "parse-names" : false, "suffix" : "" }, { "dropping-particle" : "", "family" : "Schr\u00f6ck", "given" : "Evelin", "non-dropping-particle" : "", "parse-names" : false, "suffix" : "" }, { "dropping-particle" : "", "family" : "Auer", "given" : "Gert", "non-dropping-particle" : "", "parse-names" : false, "suffix" : "" } ], "container-title" : "Genes Chromosomes and Cancer", "id" : "ITEM-2", "issue" : "3", "issued" : { "date-parts" : [ [ "1999" ] ] }, "page" : "195-204", "title" : "Genomic changes defining the genesis, progression, and malignancy potential in solid human tumors: A phenotype/genotype correlation", "type" : "article-journal", "volume" : "25" }, "uris" : [ "http://www.mendeley.com/documents/?uuid=ab3a4e56-745e-4a84-aaa6-26bfc62c3177" ] } ], "mendeley" : { "formattedCitation" : "&lt;sup&gt;5,6&lt;/sup&gt;", "plainTextFormattedCitation" : "5,6", "previouslyFormattedCitation" : "&lt;sup&gt;5,6&lt;/sup&gt;" }, "properties" : {  }, "schema" : "https://github.com/citation-style-language/schema/raw/master/csl-citation.json" }</w:instrText>
      </w:r>
      <w:r w:rsidR="007146B9">
        <w:fldChar w:fldCharType="separate"/>
      </w:r>
      <w:r w:rsidR="00EA479D" w:rsidRPr="00EA479D">
        <w:rPr>
          <w:noProof/>
          <w:vertAlign w:val="superscript"/>
        </w:rPr>
        <w:t>5,6</w:t>
      </w:r>
      <w:r w:rsidR="007146B9">
        <w:fldChar w:fldCharType="end"/>
      </w:r>
      <w:r w:rsidR="007146B9">
        <w:t>.</w:t>
      </w:r>
      <w:r w:rsidR="00EA479D">
        <w:t xml:space="preserve"> Others have described an instability index, which is essentially identical to the  </w:t>
      </w:r>
      <w:r w:rsidR="007146B9">
        <w:t xml:space="preserve"> </w:t>
      </w:r>
      <w:r>
        <w:t xml:space="preserve"> </w:t>
      </w:r>
    </w:p>
    <w:p w14:paraId="38194D4B" w14:textId="77777777" w:rsidR="005F2C05" w:rsidRDefault="005F2C05" w:rsidP="00D1166C"/>
    <w:p w14:paraId="5A81C36F" w14:textId="31A805CC" w:rsidR="00A72C13" w:rsidRDefault="00A72C13" w:rsidP="00D1166C">
      <w:r>
        <w:t>Visualization</w:t>
      </w:r>
    </w:p>
    <w:p w14:paraId="3F33649F" w14:textId="77777777" w:rsidR="00A72C13" w:rsidRDefault="00A72C13" w:rsidP="00D1166C"/>
    <w:p w14:paraId="52551EF6" w14:textId="3E1D2B56" w:rsidR="00A72C13" w:rsidRDefault="00A72C13" w:rsidP="00D1166C">
      <w:r>
        <w:t>Permutation</w:t>
      </w:r>
    </w:p>
    <w:p w14:paraId="2691B017" w14:textId="77777777" w:rsidR="00A72C13" w:rsidRDefault="00A72C13" w:rsidP="00D1166C"/>
    <w:p w14:paraId="4B8C92A7" w14:textId="3770AC48" w:rsidR="00E41002" w:rsidRDefault="00E41002" w:rsidP="00D1166C">
      <w:r>
        <w:t>Existing methodologies focus on the determination of chromosomal state from raw sequencing data and often output a cell-by-chromosome matrix containing the inferred number of chromosomes at each bin (</w:t>
      </w:r>
      <w:r w:rsidRPr="00E41002">
        <w:rPr>
          <w:b/>
        </w:rPr>
        <w:t>Figure 1b</w:t>
      </w:r>
      <w:r>
        <w:t xml:space="preserve">). </w:t>
      </w:r>
    </w:p>
    <w:p w14:paraId="788E1859" w14:textId="77777777" w:rsidR="00E41002" w:rsidRDefault="00E41002" w:rsidP="00D1166C"/>
    <w:p w14:paraId="307F0798" w14:textId="7E923F1F" w:rsidR="00001109" w:rsidRDefault="00001109" w:rsidP="00D1166C">
      <w:proofErr w:type="spellStart"/>
      <w:r>
        <w:t>Aneuvis</w:t>
      </w:r>
      <w:proofErr w:type="spellEnd"/>
      <w:r>
        <w:t xml:space="preserve"> describes takes as </w:t>
      </w:r>
      <w:proofErr w:type="gramStart"/>
      <w:r>
        <w:t>input .bed</w:t>
      </w:r>
      <w:proofErr w:type="gramEnd"/>
      <w:r>
        <w:t xml:space="preserve"> files, and in particular, output from Ginkgo, corresponding to </w:t>
      </w:r>
      <w:r w:rsidR="00E41002">
        <w:t>copy number changes</w:t>
      </w:r>
      <w:r>
        <w:t xml:space="preserve"> The interface guides analyzing </w:t>
      </w:r>
    </w:p>
    <w:p w14:paraId="145331E8" w14:textId="77777777" w:rsidR="00001109" w:rsidRDefault="00001109" w:rsidP="00D1166C"/>
    <w:p w14:paraId="46E7950C" w14:textId="3D4DD86F" w:rsidR="002871E6" w:rsidRDefault="002871E6" w:rsidP="00D1166C">
      <w:proofErr w:type="spellStart"/>
      <w:r>
        <w:t>Instavility</w:t>
      </w:r>
      <w:proofErr w:type="spellEnd"/>
    </w:p>
    <w:p w14:paraId="6E684A01" w14:textId="4739B29D" w:rsidR="005C2248" w:rsidRDefault="005C2248" w:rsidP="00D1166C">
      <w:r>
        <w:t>Invisibility</w:t>
      </w:r>
    </w:p>
    <w:p w14:paraId="31EC099E" w14:textId="38A3ECA9" w:rsidR="005C2248" w:rsidRDefault="005C2248" w:rsidP="00D1166C">
      <w:r>
        <w:t>SUMCIN CIN-VIS</w:t>
      </w:r>
    </w:p>
    <w:p w14:paraId="3163B377" w14:textId="77777777" w:rsidR="00F51B5F" w:rsidRDefault="00FD7225" w:rsidP="00F51B5F">
      <w:pPr>
        <w:keepNext/>
      </w:pPr>
      <w:r w:rsidRPr="00FD7225">
        <w:rPr>
          <w:noProof/>
        </w:rPr>
        <w:drawing>
          <wp:inline distT="0" distB="0" distL="0" distR="0" wp14:anchorId="1AC53BF6" wp14:editId="44F610DF">
            <wp:extent cx="5842635" cy="414282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1689" t="2875"/>
                    <a:stretch/>
                  </pic:blipFill>
                  <pic:spPr bwMode="auto">
                    <a:xfrm>
                      <a:off x="0" y="0"/>
                      <a:ext cx="5843239" cy="4143254"/>
                    </a:xfrm>
                    <a:prstGeom prst="rect">
                      <a:avLst/>
                    </a:prstGeom>
                    <a:ln>
                      <a:noFill/>
                    </a:ln>
                    <a:extLst>
                      <a:ext uri="{53640926-AAD7-44D8-BBD7-CCE9431645EC}">
                        <a14:shadowObscured xmlns:a14="http://schemas.microsoft.com/office/drawing/2010/main"/>
                      </a:ext>
                    </a:extLst>
                  </pic:spPr>
                </pic:pic>
              </a:graphicData>
            </a:graphic>
          </wp:inline>
        </w:drawing>
      </w:r>
    </w:p>
    <w:p w14:paraId="7646ABF5" w14:textId="12943B25" w:rsidR="00FD7225" w:rsidRPr="0084267F" w:rsidRDefault="00F51B5F" w:rsidP="00F51B5F">
      <w:pPr>
        <w:pStyle w:val="Caption"/>
        <w:rPr>
          <w:i w:val="0"/>
          <w:color w:val="000000" w:themeColor="text1"/>
          <w:sz w:val="24"/>
          <w:szCs w:val="24"/>
        </w:rPr>
      </w:pPr>
      <w:r w:rsidRPr="00E26202">
        <w:rPr>
          <w:b/>
          <w:i w:val="0"/>
          <w:color w:val="000000" w:themeColor="text1"/>
          <w:sz w:val="24"/>
          <w:szCs w:val="24"/>
        </w:rPr>
        <w:t xml:space="preserve">Figure </w:t>
      </w:r>
      <w:r w:rsidRPr="00E26202">
        <w:rPr>
          <w:b/>
          <w:i w:val="0"/>
          <w:color w:val="000000" w:themeColor="text1"/>
          <w:sz w:val="24"/>
          <w:szCs w:val="24"/>
        </w:rPr>
        <w:fldChar w:fldCharType="begin"/>
      </w:r>
      <w:r w:rsidRPr="00E26202">
        <w:rPr>
          <w:b/>
          <w:i w:val="0"/>
          <w:color w:val="000000" w:themeColor="text1"/>
          <w:sz w:val="24"/>
          <w:szCs w:val="24"/>
        </w:rPr>
        <w:instrText xml:space="preserve"> SEQ Figure \* ARABIC </w:instrText>
      </w:r>
      <w:r w:rsidRPr="00E26202">
        <w:rPr>
          <w:b/>
          <w:i w:val="0"/>
          <w:color w:val="000000" w:themeColor="text1"/>
          <w:sz w:val="24"/>
          <w:szCs w:val="24"/>
        </w:rPr>
        <w:fldChar w:fldCharType="separate"/>
      </w:r>
      <w:r w:rsidRPr="00E26202">
        <w:rPr>
          <w:b/>
          <w:i w:val="0"/>
          <w:noProof/>
          <w:color w:val="000000" w:themeColor="text1"/>
          <w:sz w:val="24"/>
          <w:szCs w:val="24"/>
        </w:rPr>
        <w:t>1</w:t>
      </w:r>
      <w:r w:rsidRPr="00E26202">
        <w:rPr>
          <w:b/>
          <w:i w:val="0"/>
          <w:color w:val="000000" w:themeColor="text1"/>
          <w:sz w:val="24"/>
          <w:szCs w:val="24"/>
        </w:rPr>
        <w:fldChar w:fldCharType="end"/>
      </w:r>
      <w:r w:rsidRPr="00E26202">
        <w:rPr>
          <w:b/>
          <w:i w:val="0"/>
          <w:color w:val="000000" w:themeColor="text1"/>
          <w:sz w:val="24"/>
          <w:szCs w:val="24"/>
        </w:rPr>
        <w:t xml:space="preserve">. Overview of </w:t>
      </w:r>
      <w:proofErr w:type="spellStart"/>
      <w:r w:rsidRPr="00E26202">
        <w:rPr>
          <w:b/>
          <w:i w:val="0"/>
          <w:color w:val="000000" w:themeColor="text1"/>
          <w:sz w:val="24"/>
          <w:szCs w:val="24"/>
        </w:rPr>
        <w:t>aneuvis</w:t>
      </w:r>
      <w:proofErr w:type="spellEnd"/>
      <w:r w:rsidRPr="00E26202">
        <w:rPr>
          <w:b/>
          <w:i w:val="0"/>
          <w:color w:val="000000" w:themeColor="text1"/>
          <w:sz w:val="24"/>
          <w:szCs w:val="24"/>
        </w:rPr>
        <w:t xml:space="preserve"> workflow for analyzing </w:t>
      </w:r>
      <w:r w:rsidR="00E26202">
        <w:rPr>
          <w:b/>
          <w:i w:val="0"/>
          <w:color w:val="000000" w:themeColor="text1"/>
          <w:sz w:val="24"/>
          <w:szCs w:val="24"/>
        </w:rPr>
        <w:t>variation in chromosome number</w:t>
      </w:r>
      <w:r w:rsidRPr="00E26202">
        <w:rPr>
          <w:b/>
          <w:i w:val="0"/>
          <w:color w:val="000000" w:themeColor="text1"/>
          <w:sz w:val="24"/>
          <w:szCs w:val="24"/>
        </w:rPr>
        <w:t>.</w:t>
      </w:r>
      <w:r w:rsidR="009A69C4" w:rsidRPr="0084267F">
        <w:rPr>
          <w:i w:val="0"/>
          <w:color w:val="000000" w:themeColor="text1"/>
          <w:sz w:val="24"/>
          <w:szCs w:val="24"/>
        </w:rPr>
        <w:t xml:space="preserve"> A) </w:t>
      </w:r>
      <w:r w:rsidR="00A039A5">
        <w:rPr>
          <w:i w:val="0"/>
          <w:color w:val="000000" w:themeColor="text1"/>
          <w:sz w:val="24"/>
          <w:szCs w:val="24"/>
        </w:rPr>
        <w:t xml:space="preserve">The analysis of multiple cells per treatment group helps determine whether </w:t>
      </w:r>
      <w:r w:rsidR="0084267F" w:rsidRPr="0084267F">
        <w:rPr>
          <w:i w:val="0"/>
          <w:color w:val="000000" w:themeColor="text1"/>
          <w:sz w:val="24"/>
          <w:szCs w:val="24"/>
        </w:rPr>
        <w:t xml:space="preserve">a treatment </w:t>
      </w:r>
      <w:r w:rsidR="00A039A5">
        <w:rPr>
          <w:i w:val="0"/>
          <w:color w:val="000000" w:themeColor="text1"/>
          <w:sz w:val="24"/>
          <w:szCs w:val="24"/>
        </w:rPr>
        <w:t>can induce</w:t>
      </w:r>
      <w:r w:rsidR="0084267F" w:rsidRPr="0084267F">
        <w:rPr>
          <w:i w:val="0"/>
          <w:color w:val="000000" w:themeColor="text1"/>
          <w:sz w:val="24"/>
          <w:szCs w:val="24"/>
        </w:rPr>
        <w:t xml:space="preserve"> changes in the number of chromosomes. B) </w:t>
      </w:r>
      <w:r w:rsidR="006814B7">
        <w:rPr>
          <w:i w:val="0"/>
          <w:color w:val="000000" w:themeColor="text1"/>
          <w:sz w:val="24"/>
          <w:szCs w:val="24"/>
        </w:rPr>
        <w:t>Next, v</w:t>
      </w:r>
      <w:r w:rsidR="0084267F" w:rsidRPr="0084267F">
        <w:rPr>
          <w:i w:val="0"/>
          <w:color w:val="000000" w:themeColor="text1"/>
          <w:sz w:val="24"/>
          <w:szCs w:val="24"/>
        </w:rPr>
        <w:t xml:space="preserve">arious </w:t>
      </w:r>
      <w:r w:rsidR="006814B7">
        <w:rPr>
          <w:i w:val="0"/>
          <w:color w:val="000000" w:themeColor="text1"/>
          <w:sz w:val="24"/>
          <w:szCs w:val="24"/>
        </w:rPr>
        <w:t xml:space="preserve">methodologies </w:t>
      </w:r>
      <w:r w:rsidR="0084267F" w:rsidRPr="0084267F">
        <w:rPr>
          <w:i w:val="0"/>
          <w:color w:val="000000" w:themeColor="text1"/>
          <w:sz w:val="24"/>
          <w:szCs w:val="24"/>
        </w:rPr>
        <w:t>can be used to determine the copy number state of each cell within each treatment group</w:t>
      </w:r>
      <w:r w:rsidR="009A69C4" w:rsidRPr="0084267F">
        <w:rPr>
          <w:i w:val="0"/>
          <w:color w:val="000000" w:themeColor="text1"/>
          <w:sz w:val="24"/>
          <w:szCs w:val="24"/>
        </w:rPr>
        <w:t>.</w:t>
      </w:r>
      <w:r w:rsidR="0084267F" w:rsidRPr="0084267F">
        <w:rPr>
          <w:i w:val="0"/>
          <w:color w:val="000000" w:themeColor="text1"/>
          <w:sz w:val="24"/>
          <w:szCs w:val="24"/>
        </w:rPr>
        <w:t xml:space="preserve"> </w:t>
      </w:r>
      <w:r w:rsidR="006814B7">
        <w:rPr>
          <w:i w:val="0"/>
          <w:color w:val="000000" w:themeColor="text1"/>
          <w:sz w:val="24"/>
          <w:szCs w:val="24"/>
        </w:rPr>
        <w:t xml:space="preserve">This information is often stored as a cell x chromosome matrix, where the entries indicate the number of inferred copies of a chromosome in a cell. </w:t>
      </w:r>
      <w:r w:rsidR="0084267F" w:rsidRPr="0084267F">
        <w:rPr>
          <w:i w:val="0"/>
          <w:color w:val="000000" w:themeColor="text1"/>
          <w:sz w:val="24"/>
          <w:szCs w:val="24"/>
        </w:rPr>
        <w:t xml:space="preserve">C) </w:t>
      </w:r>
      <w:proofErr w:type="spellStart"/>
      <w:r w:rsidR="0084267F" w:rsidRPr="0084267F">
        <w:rPr>
          <w:i w:val="0"/>
          <w:color w:val="000000" w:themeColor="text1"/>
          <w:sz w:val="24"/>
          <w:szCs w:val="24"/>
        </w:rPr>
        <w:t>Aneuvis</w:t>
      </w:r>
      <w:proofErr w:type="spellEnd"/>
      <w:r w:rsidR="0084267F" w:rsidRPr="0084267F">
        <w:rPr>
          <w:i w:val="0"/>
          <w:color w:val="000000" w:themeColor="text1"/>
          <w:sz w:val="24"/>
          <w:szCs w:val="24"/>
        </w:rPr>
        <w:t xml:space="preserve"> incorporates information from the experimental design as well as from </w:t>
      </w:r>
      <w:r w:rsidR="006814B7">
        <w:rPr>
          <w:i w:val="0"/>
          <w:color w:val="000000" w:themeColor="text1"/>
          <w:sz w:val="24"/>
          <w:szCs w:val="24"/>
        </w:rPr>
        <w:t>chromosomal</w:t>
      </w:r>
      <w:r w:rsidR="0084267F" w:rsidRPr="0084267F">
        <w:rPr>
          <w:i w:val="0"/>
          <w:color w:val="000000" w:themeColor="text1"/>
          <w:sz w:val="24"/>
          <w:szCs w:val="24"/>
        </w:rPr>
        <w:t xml:space="preserve"> copy number matrices</w:t>
      </w:r>
      <w:r w:rsidR="006814B7">
        <w:rPr>
          <w:i w:val="0"/>
          <w:color w:val="000000" w:themeColor="text1"/>
          <w:sz w:val="24"/>
          <w:szCs w:val="24"/>
        </w:rPr>
        <w:t xml:space="preserve"> to determine whether differences exist between treatment groups</w:t>
      </w:r>
      <w:r w:rsidR="0084267F" w:rsidRPr="0084267F">
        <w:rPr>
          <w:i w:val="0"/>
          <w:color w:val="000000" w:themeColor="text1"/>
          <w:sz w:val="24"/>
          <w:szCs w:val="24"/>
        </w:rPr>
        <w:t>.</w:t>
      </w:r>
      <w:r w:rsidR="00EC001B">
        <w:rPr>
          <w:i w:val="0"/>
          <w:color w:val="000000" w:themeColor="text1"/>
          <w:sz w:val="24"/>
          <w:szCs w:val="24"/>
        </w:rPr>
        <w:t xml:space="preserve"> A table of descriptive statistics summarized by group and by chromosome is automatically generated and available for download. Visual representations of the relationship in aneuploidy between different groups is also automatically generated. A permutation-based approach enables the user to conclude whether there is a statistically significant difference in the ploidy characteristics between treatment groups. </w:t>
      </w:r>
    </w:p>
    <w:p w14:paraId="6E74E374" w14:textId="342E7AD4" w:rsidR="002871E6" w:rsidRDefault="00F51B5F" w:rsidP="00D1166C">
      <w:proofErr w:type="spellStart"/>
      <w:r>
        <w:t>Aneuvis</w:t>
      </w:r>
      <w:proofErr w:type="spellEnd"/>
      <w:r>
        <w:t xml:space="preserve"> sits downstream of many efforts to accurately estimate chromosomal copy number from a variety of types of data (</w:t>
      </w:r>
      <w:r w:rsidRPr="00F51B5F">
        <w:rPr>
          <w:b/>
        </w:rPr>
        <w:t>Figure 1</w:t>
      </w:r>
      <w:r>
        <w:t xml:space="preserve">). Indeed, its role is to help categorize between-group </w:t>
      </w:r>
    </w:p>
    <w:p w14:paraId="1314F11F" w14:textId="77777777" w:rsidR="00F51B5F" w:rsidRDefault="00F51B5F" w:rsidP="00D1166C"/>
    <w:p w14:paraId="72F4206F" w14:textId="5F69038A" w:rsidR="00301857" w:rsidRDefault="00301857" w:rsidP="00D1166C">
      <w:pPr>
        <w:rPr>
          <w:i/>
        </w:rPr>
      </w:pPr>
      <w:r w:rsidRPr="002871E6">
        <w:rPr>
          <w:i/>
        </w:rPr>
        <w:t>Whole chromosome instability</w:t>
      </w:r>
    </w:p>
    <w:p w14:paraId="55EB064E" w14:textId="03BAF4A0" w:rsidR="002871E6" w:rsidRPr="002871E6" w:rsidRDefault="002871E6" w:rsidP="00D1166C">
      <w:r>
        <w:t xml:space="preserve">Whole chromosome instability is thought to arise from the </w:t>
      </w:r>
      <w:proofErr w:type="spellStart"/>
      <w:r w:rsidR="005C2248">
        <w:t>missegregation</w:t>
      </w:r>
      <w:proofErr w:type="spellEnd"/>
      <w:r w:rsidR="005C2248">
        <w:t xml:space="preserve"> of chromosomes during mitosis.</w:t>
      </w:r>
    </w:p>
    <w:p w14:paraId="1A8D49B9" w14:textId="77777777" w:rsidR="00301857" w:rsidRDefault="00301857" w:rsidP="00D1166C"/>
    <w:p w14:paraId="1B234719" w14:textId="1F280E3C" w:rsidR="002A59BB" w:rsidRPr="002A59BB" w:rsidRDefault="002A59BB" w:rsidP="00D1166C">
      <w:pPr>
        <w:rPr>
          <w:i/>
        </w:rPr>
      </w:pPr>
      <w:r>
        <w:rPr>
          <w:i/>
        </w:rPr>
        <w:t>Drivers</w:t>
      </w:r>
      <w:r w:rsidRPr="002A59BB">
        <w:rPr>
          <w:i/>
        </w:rPr>
        <w:t xml:space="preserve"> of aneuploidy</w:t>
      </w:r>
    </w:p>
    <w:p w14:paraId="336B5443" w14:textId="77777777" w:rsidR="002A59BB" w:rsidRDefault="002A59BB" w:rsidP="00D1166C"/>
    <w:p w14:paraId="10142732" w14:textId="29A1A3D8" w:rsidR="002A59BB" w:rsidRDefault="002A59BB" w:rsidP="002A59BB">
      <w:pPr>
        <w:rPr>
          <w:i/>
        </w:rPr>
      </w:pPr>
      <w:r>
        <w:rPr>
          <w:i/>
        </w:rPr>
        <w:t>Measuring</w:t>
      </w:r>
      <w:r w:rsidRPr="002A59BB">
        <w:rPr>
          <w:i/>
        </w:rPr>
        <w:t xml:space="preserve"> aneuploidy</w:t>
      </w:r>
    </w:p>
    <w:p w14:paraId="0AB097EB" w14:textId="4305B5AE" w:rsidR="005C5823" w:rsidRPr="005C5823" w:rsidRDefault="005C5823" w:rsidP="002A59BB">
      <w:r>
        <w:t xml:space="preserve">There are two distinct approaches to measuring aneuploidy – single cell and multi-cell approaches. Single cell approaches are most appropriate for analyzing variability and for assessing chromosomal instability in a population of single cells. </w:t>
      </w:r>
    </w:p>
    <w:p w14:paraId="7A65023F" w14:textId="77777777" w:rsidR="002A59BB" w:rsidRDefault="002A59BB" w:rsidP="00D1166C"/>
    <w:p w14:paraId="72682CBE" w14:textId="48B882F6" w:rsidR="00F87B92" w:rsidRDefault="00F87B92" w:rsidP="00D1166C">
      <w:r>
        <w:t>“</w:t>
      </w:r>
      <w:r w:rsidRPr="00F87B92">
        <w:t>Appropriate statistical means should be used to establish if the rate of chromosomal changes in a test population differs signi</w:t>
      </w:r>
      <w:r>
        <w:t>ficantly from a reference popu</w:t>
      </w:r>
      <w:r w:rsidRPr="00F87B92">
        <w:t>lation.</w:t>
      </w:r>
      <w:r>
        <w:t>”</w:t>
      </w:r>
      <w:r w:rsidR="00C860A8">
        <w:t xml:space="preserve"> - </w:t>
      </w:r>
      <w:bookmarkStart w:id="0" w:name="_GoBack"/>
      <w:bookmarkEnd w:id="0"/>
    </w:p>
    <w:p w14:paraId="218970BB" w14:textId="77777777" w:rsidR="00F87B92" w:rsidRDefault="00F87B92" w:rsidP="00D1166C"/>
    <w:p w14:paraId="1AFAF177" w14:textId="37FAAD41" w:rsidR="00BF1428" w:rsidRDefault="00BF1428" w:rsidP="00D1166C">
      <w:r>
        <w:t>Whole genome sequencing</w:t>
      </w:r>
    </w:p>
    <w:p w14:paraId="43E15EB2" w14:textId="77777777" w:rsidR="00BF1428" w:rsidRDefault="00BF1428" w:rsidP="00D1166C"/>
    <w:p w14:paraId="26D5613E" w14:textId="6FCBF8CE" w:rsidR="00BF1428" w:rsidRDefault="00BF1428" w:rsidP="00D1166C">
      <w:r>
        <w:t>FISH</w:t>
      </w:r>
    </w:p>
    <w:p w14:paraId="1BC9017F" w14:textId="77777777" w:rsidR="00BF1428" w:rsidRDefault="00BF1428" w:rsidP="00D1166C"/>
    <w:p w14:paraId="619B34DC" w14:textId="47CC6439" w:rsidR="00BF1428" w:rsidRDefault="005126C1" w:rsidP="00BF1428">
      <w:r>
        <w:t xml:space="preserve">Fluorescence in situ hybridization is an approach that uses fluorescently-labeled DNA-based probes to </w:t>
      </w:r>
    </w:p>
    <w:p w14:paraId="24D8E439" w14:textId="77777777" w:rsidR="00BF1428" w:rsidRDefault="00BF1428" w:rsidP="00D1166C"/>
    <w:p w14:paraId="280E33AE" w14:textId="77777777" w:rsidR="00BF1428" w:rsidRDefault="00BF1428" w:rsidP="00D1166C"/>
    <w:p w14:paraId="5DABCA71" w14:textId="480FAF86" w:rsidR="00E56A22" w:rsidRDefault="003F6964" w:rsidP="00D1166C">
      <w:r>
        <w:t xml:space="preserve">Chromosomal </w:t>
      </w:r>
      <w:r w:rsidR="00421616">
        <w:t xml:space="preserve">copy number variation </w:t>
      </w:r>
      <w:proofErr w:type="spellStart"/>
      <w:r>
        <w:t>variation</w:t>
      </w:r>
      <w:proofErr w:type="spellEnd"/>
      <w:r>
        <w:t xml:space="preserve"> </w:t>
      </w:r>
      <w:r w:rsidR="00FA3ACB">
        <w:t xml:space="preserve">Aneuploidy is </w:t>
      </w:r>
      <w:proofErr w:type="gramStart"/>
      <w:r w:rsidR="00D86CC1">
        <w:t>The</w:t>
      </w:r>
      <w:proofErr w:type="gramEnd"/>
      <w:r w:rsidR="00D86CC1">
        <w:t xml:space="preserve"> drivers of aneuploidy are unclear. Understanding how molecular stressors are </w:t>
      </w:r>
    </w:p>
    <w:p w14:paraId="1EA120F2" w14:textId="2679ACD2" w:rsidR="00361B76" w:rsidRPr="00D1166C" w:rsidRDefault="00361B76" w:rsidP="00D1166C">
      <w:r>
        <w:t>In a cell, there are three possible states</w:t>
      </w:r>
    </w:p>
    <w:p w14:paraId="3D420EC3" w14:textId="77777777" w:rsidR="003B0273" w:rsidRDefault="003B0273" w:rsidP="00D1166C"/>
    <w:p w14:paraId="11607933" w14:textId="3D165B8A" w:rsidR="00A67A0D" w:rsidRPr="004F11BD" w:rsidRDefault="00A67A0D" w:rsidP="00D1166C">
      <w:pPr>
        <w:rPr>
          <w:b/>
        </w:rPr>
      </w:pPr>
      <w:r w:rsidRPr="004F11BD">
        <w:rPr>
          <w:b/>
        </w:rPr>
        <w:t>Results</w:t>
      </w:r>
    </w:p>
    <w:p w14:paraId="5A7DA0D6" w14:textId="77777777" w:rsidR="005844B7" w:rsidRDefault="005844B7" w:rsidP="00D1166C"/>
    <w:p w14:paraId="6CF920AB" w14:textId="4E0A36A0" w:rsidR="00363479" w:rsidRDefault="00363479" w:rsidP="00D1166C">
      <w:proofErr w:type="spellStart"/>
      <w:r>
        <w:t>Aneuvis</w:t>
      </w:r>
      <w:proofErr w:type="spellEnd"/>
      <w:r>
        <w:t xml:space="preserve"> overview.</w:t>
      </w:r>
    </w:p>
    <w:p w14:paraId="0B9AD5D6" w14:textId="77777777" w:rsidR="00363479" w:rsidRDefault="00363479" w:rsidP="00D1166C"/>
    <w:p w14:paraId="4E453E59" w14:textId="441FF4B7" w:rsidR="00E271B7" w:rsidRDefault="00363479" w:rsidP="00E271B7">
      <w:r>
        <w:t xml:space="preserve">The idea behind this web application is to take in </w:t>
      </w:r>
      <w:r w:rsidR="00E271B7">
        <w:t xml:space="preserve">copy number data from different treatment groups and to output a summary of the relationship between </w:t>
      </w:r>
      <w:r w:rsidR="0008136D">
        <w:t>different</w:t>
      </w:r>
      <w:r w:rsidR="00E271B7">
        <w:t xml:space="preserve"> treatment groups</w:t>
      </w:r>
      <w:r w:rsidR="0008136D">
        <w:t xml:space="preserve">. In addition, the same experimental treatments can be compared across </w:t>
      </w:r>
      <w:r w:rsidR="00284DE2">
        <w:t xml:space="preserve">multiple </w:t>
      </w:r>
      <w:r w:rsidR="0008136D">
        <w:t>platforms to assess copy number (e.g. both FISH and whole genome sequencing).</w:t>
      </w:r>
    </w:p>
    <w:p w14:paraId="106C6E84" w14:textId="77777777" w:rsidR="00193D5B" w:rsidRDefault="00193D5B" w:rsidP="00E271B7"/>
    <w:p w14:paraId="2068939E" w14:textId="206E64BD" w:rsidR="00191519" w:rsidRDefault="00E271B7" w:rsidP="00E271B7">
      <w:r>
        <w:t>The</w:t>
      </w:r>
      <w:r w:rsidR="00FF6754">
        <w:t>re are</w:t>
      </w:r>
      <w:r>
        <w:t xml:space="preserve"> three types of single-cell chromosomal data that can be uploaded into </w:t>
      </w:r>
      <w:proofErr w:type="spellStart"/>
      <w:r>
        <w:t>aneuvis</w:t>
      </w:r>
      <w:proofErr w:type="spellEnd"/>
      <w:r w:rsidR="00FF6754">
        <w:t>. First, f</w:t>
      </w:r>
      <w:r>
        <w:t>luorescence in situ hybridization (FISH)</w:t>
      </w:r>
      <w:r w:rsidR="00FF6754">
        <w:t xml:space="preserve"> data</w:t>
      </w:r>
      <w:r w:rsidR="00337AB8">
        <w:t>, where the chromosome number is inferred from the number of distinct fluorescent probes,</w:t>
      </w:r>
      <w:r w:rsidR="00FF6754">
        <w:t xml:space="preserve"> can be represented as a matrix</w:t>
      </w:r>
      <w:r w:rsidR="00191519">
        <w:t xml:space="preserve"> where each column is a chromosome and each row is a separate biological cell</w:t>
      </w:r>
      <w:r>
        <w:t>.</w:t>
      </w:r>
      <w:r w:rsidR="00191519">
        <w:t xml:space="preserve"> The numbers in the matrix represent the number of copies of a given chromosome for a given cell.</w:t>
      </w:r>
      <w:r w:rsidR="0005219A">
        <w:t xml:space="preserve"> The second type of data is single cell whole genome sequencing data. There are currently user-friendly programs, such as Ginkgo, for </w:t>
      </w:r>
      <w:proofErr w:type="gramStart"/>
      <w:r w:rsidR="006A0C16">
        <w:t>converting .bam</w:t>
      </w:r>
      <w:proofErr w:type="gramEnd"/>
      <w:r w:rsidR="006A0C16">
        <w:t xml:space="preserve"> files containing aligned reads obtained from DNA-sequencing to </w:t>
      </w:r>
      <w:r w:rsidR="00193D5B">
        <w:t xml:space="preserve">copy number data. </w:t>
      </w:r>
      <w:proofErr w:type="spellStart"/>
      <w:r w:rsidR="00193D5B">
        <w:t>Aneuvis</w:t>
      </w:r>
      <w:proofErr w:type="spellEnd"/>
      <w:r w:rsidR="00193D5B">
        <w:t xml:space="preserve"> will</w:t>
      </w:r>
      <w:r w:rsidR="00466825">
        <w:t xml:space="preserve"> convert output </w:t>
      </w:r>
      <w:proofErr w:type="gramStart"/>
      <w:r w:rsidR="00466825">
        <w:t>in .bed</w:t>
      </w:r>
      <w:proofErr w:type="gramEnd"/>
      <w:r w:rsidR="00466825">
        <w:t xml:space="preserve"> format to a summarized copy number state using a weighted mean, where the copy number at each bin contributes proportionally to its overall size.</w:t>
      </w:r>
      <w:r w:rsidR="007C0ECC">
        <w:t xml:space="preserve"> Finally, SKY data can be input into </w:t>
      </w:r>
      <w:proofErr w:type="spellStart"/>
      <w:r w:rsidR="007C0ECC">
        <w:t>aneuvis</w:t>
      </w:r>
      <w:proofErr w:type="spellEnd"/>
      <w:r w:rsidR="00BE49E6">
        <w:t xml:space="preserve"> </w:t>
      </w:r>
      <w:r w:rsidR="00E834D4">
        <w:t>from an</w:t>
      </w:r>
      <w:r w:rsidR="00561161">
        <w:t xml:space="preserve"> E</w:t>
      </w:r>
      <w:r w:rsidR="00E834D4">
        <w:t>xcel spreadsheet</w:t>
      </w:r>
      <w:r w:rsidR="002F6091">
        <w:t xml:space="preserve"> that contains chromosomal counts and alterations formatted according to the International System for human </w:t>
      </w:r>
      <w:proofErr w:type="spellStart"/>
      <w:r w:rsidR="002F6091">
        <w:t>Cytogenomic</w:t>
      </w:r>
      <w:proofErr w:type="spellEnd"/>
      <w:r w:rsidR="002F6091">
        <w:t xml:space="preserve"> N</w:t>
      </w:r>
      <w:r w:rsidR="002F6091" w:rsidRPr="002F6091">
        <w:t xml:space="preserve">omenclature </w:t>
      </w:r>
      <w:r w:rsidR="002F6091">
        <w:t>(ISCN)</w:t>
      </w:r>
      <w:r w:rsidR="007C0ECC">
        <w:t>.</w:t>
      </w:r>
      <w:r w:rsidR="00465D20">
        <w:t xml:space="preserve"> </w:t>
      </w:r>
      <w:r w:rsidR="008013A9">
        <w:t>Copy number information is automatically extracted from these karyotypes.</w:t>
      </w:r>
    </w:p>
    <w:p w14:paraId="02A91B3D" w14:textId="77777777" w:rsidR="00193D5B" w:rsidRDefault="00193D5B" w:rsidP="00E271B7"/>
    <w:p w14:paraId="461B5BEF" w14:textId="77777777" w:rsidR="008013A9" w:rsidRDefault="008013A9" w:rsidP="00E271B7"/>
    <w:p w14:paraId="22A2BF49" w14:textId="77777777" w:rsidR="008013A9" w:rsidRDefault="008013A9" w:rsidP="00E271B7"/>
    <w:p w14:paraId="589116BB" w14:textId="77777777" w:rsidR="008013A9" w:rsidRDefault="008013A9" w:rsidP="00E271B7"/>
    <w:p w14:paraId="2C869BFF" w14:textId="5EBE91C0" w:rsidR="00193D5B" w:rsidRDefault="00193D5B" w:rsidP="00E271B7">
      <w:r>
        <w:t xml:space="preserve">We acknowledge several limitations of </w:t>
      </w:r>
      <w:proofErr w:type="spellStart"/>
      <w:r>
        <w:t>aneuvis</w:t>
      </w:r>
      <w:proofErr w:type="spellEnd"/>
      <w:r>
        <w:t>. First is the ability to incorporate sub-chromosomal events.</w:t>
      </w:r>
    </w:p>
    <w:p w14:paraId="32F6DAA6" w14:textId="77777777" w:rsidR="00191519" w:rsidRDefault="00191519" w:rsidP="00E271B7"/>
    <w:p w14:paraId="6A1CBD5F" w14:textId="4F9E39E5" w:rsidR="00E271B7" w:rsidRDefault="00E271B7" w:rsidP="00E271B7">
      <w:r>
        <w:t>Analyze chromosomal counts from 2 to 4 chromosomes</w:t>
      </w:r>
      <w:r w:rsidR="00191519">
        <w:t xml:space="preserve">. </w:t>
      </w:r>
      <w:r w:rsidR="00FF6754">
        <w:t xml:space="preserve"> </w:t>
      </w:r>
      <w:r>
        <w:t>Single cell w</w:t>
      </w:r>
      <w:r w:rsidR="00191519">
        <w:t>hole genome sequencing (SC-WGS)</w:t>
      </w:r>
      <w:r>
        <w:t xml:space="preserve"> analyze chromosome counts from </w:t>
      </w:r>
      <w:r w:rsidR="005B6793">
        <w:t xml:space="preserve">single cell sequencing data." </w:t>
      </w:r>
      <w:r>
        <w:t>Spectral karyotyping (SKY)"), "- analyze chromosome counts and structural variation from all chromosomes.")</w:t>
      </w:r>
    </w:p>
    <w:p w14:paraId="1D689F87" w14:textId="6B99DFB8" w:rsidR="00E271B7" w:rsidRDefault="00E271B7" w:rsidP="00E271B7">
      <w:r>
        <w:t xml:space="preserve">             ),</w:t>
      </w:r>
    </w:p>
    <w:p w14:paraId="4EA2909C" w14:textId="77777777" w:rsidR="00E271B7" w:rsidRDefault="00E271B7" w:rsidP="00D1166C"/>
    <w:p w14:paraId="78DE87B1" w14:textId="51BCAF6C" w:rsidR="00363479" w:rsidRDefault="00E271B7" w:rsidP="00D1166C">
      <w:r>
        <w:t xml:space="preserve">these datatypes. visualization and summary statistics </w:t>
      </w:r>
      <w:r w:rsidR="00363479">
        <w:t xml:space="preserve">three kinds of copy number data – single cell, </w:t>
      </w:r>
    </w:p>
    <w:p w14:paraId="2C672247" w14:textId="77777777" w:rsidR="00363479" w:rsidRDefault="00363479" w:rsidP="00D1166C"/>
    <w:p w14:paraId="66A5EE55" w14:textId="77777777" w:rsidR="00536AD6" w:rsidRDefault="00536AD6" w:rsidP="00D1166C">
      <w:proofErr w:type="spellStart"/>
      <w:r>
        <w:t>Aneuvis</w:t>
      </w:r>
      <w:proofErr w:type="spellEnd"/>
      <w:r>
        <w:t xml:space="preserve"> highlights previously unseen variation in chromosome counts</w:t>
      </w:r>
    </w:p>
    <w:p w14:paraId="6B50F988" w14:textId="77777777" w:rsidR="00536AD6" w:rsidRDefault="00536AD6" w:rsidP="00D1166C"/>
    <w:p w14:paraId="4DC9C1AB" w14:textId="77777777" w:rsidR="00303F86" w:rsidRDefault="00303F86" w:rsidP="00D1166C"/>
    <w:p w14:paraId="1C81B771" w14:textId="77777777" w:rsidR="00536AD6" w:rsidRDefault="00536AD6" w:rsidP="00D1166C"/>
    <w:p w14:paraId="5698BA78" w14:textId="7467D0FF" w:rsidR="00B03C34" w:rsidRDefault="00303F86" w:rsidP="00D1166C">
      <w:r>
        <w:t xml:space="preserve">Comparing the degree of aneuploidy </w:t>
      </w:r>
      <w:r w:rsidR="00B03C34">
        <w:t xml:space="preserve">between predefined </w:t>
      </w:r>
      <w:r>
        <w:t xml:space="preserve">treatment </w:t>
      </w:r>
      <w:r w:rsidR="00B03C34">
        <w:t>groups</w:t>
      </w:r>
    </w:p>
    <w:p w14:paraId="3C367778" w14:textId="77777777" w:rsidR="00B03C34" w:rsidRDefault="00B03C34" w:rsidP="00D1166C"/>
    <w:p w14:paraId="0DF61E49" w14:textId="77777777" w:rsidR="00303F86" w:rsidRDefault="00303F86" w:rsidP="00D1166C"/>
    <w:p w14:paraId="3718DB0B" w14:textId="14A3DA44" w:rsidR="00363479" w:rsidRDefault="00363479" w:rsidP="00303F86">
      <w:r>
        <w:t>Summary statistics</w:t>
      </w:r>
    </w:p>
    <w:p w14:paraId="4F97FBCD" w14:textId="77777777" w:rsidR="00363479" w:rsidRDefault="00363479" w:rsidP="00303F86"/>
    <w:p w14:paraId="47FB4796" w14:textId="77777777" w:rsidR="00303F86" w:rsidRDefault="00303F86" w:rsidP="00303F86">
      <w:proofErr w:type="spellStart"/>
      <w:r>
        <w:t>Anevis</w:t>
      </w:r>
      <w:proofErr w:type="spellEnd"/>
      <w:r>
        <w:t xml:space="preserve"> compares the degree of aneuploidy between predefined treatment groups</w:t>
      </w:r>
    </w:p>
    <w:p w14:paraId="17C5D037" w14:textId="77777777" w:rsidR="00303F86" w:rsidRDefault="00303F86" w:rsidP="00D1166C"/>
    <w:p w14:paraId="1AD1849B" w14:textId="77777777" w:rsidR="00303F86" w:rsidRDefault="00303F86" w:rsidP="00D1166C"/>
    <w:p w14:paraId="209006F0" w14:textId="06B510C5" w:rsidR="005844B7" w:rsidRPr="00D1166C" w:rsidRDefault="00536AD6" w:rsidP="00D1166C">
      <w:r>
        <w:t xml:space="preserve">displays new findings  </w:t>
      </w:r>
    </w:p>
    <w:sectPr w:rsidR="005844B7" w:rsidRPr="00D1166C" w:rsidSect="0017634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0EC1970" w14:textId="77777777" w:rsidR="00197DE0" w:rsidRDefault="00197DE0" w:rsidP="003B0273">
      <w:r>
        <w:separator/>
      </w:r>
    </w:p>
  </w:endnote>
  <w:endnote w:type="continuationSeparator" w:id="0">
    <w:p w14:paraId="24284861" w14:textId="77777777" w:rsidR="00197DE0" w:rsidRDefault="00197DE0" w:rsidP="003B02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inherit">
    <w:altName w:val="Times New Roman"/>
    <w:panose1 w:val="00000000000000000000"/>
    <w:charset w:val="00"/>
    <w:family w:val="roman"/>
    <w:notTrueType/>
    <w:pitch w:val="default"/>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F4B10B9" w14:textId="77777777" w:rsidR="00197DE0" w:rsidRDefault="00197DE0" w:rsidP="003B0273">
      <w:r>
        <w:separator/>
      </w:r>
    </w:p>
  </w:footnote>
  <w:footnote w:type="continuationSeparator" w:id="0">
    <w:p w14:paraId="0C2C8BB9" w14:textId="77777777" w:rsidR="00197DE0" w:rsidRDefault="00197DE0" w:rsidP="003B027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4"/>
  <w:proofState w:spelling="clean" w:grammar="clean"/>
  <w:revisionView w:markup="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776C5"/>
    <w:rsid w:val="00001109"/>
    <w:rsid w:val="0005219A"/>
    <w:rsid w:val="000626BF"/>
    <w:rsid w:val="0008136D"/>
    <w:rsid w:val="000C01CA"/>
    <w:rsid w:val="000D7AFB"/>
    <w:rsid w:val="000E2573"/>
    <w:rsid w:val="000F5EC9"/>
    <w:rsid w:val="0012074D"/>
    <w:rsid w:val="00160D6C"/>
    <w:rsid w:val="00176345"/>
    <w:rsid w:val="0017774A"/>
    <w:rsid w:val="001824C0"/>
    <w:rsid w:val="00191519"/>
    <w:rsid w:val="00193D5B"/>
    <w:rsid w:val="00197DE0"/>
    <w:rsid w:val="001F4050"/>
    <w:rsid w:val="00225D72"/>
    <w:rsid w:val="00284DE2"/>
    <w:rsid w:val="002871E6"/>
    <w:rsid w:val="002A59BB"/>
    <w:rsid w:val="002C209C"/>
    <w:rsid w:val="002F6091"/>
    <w:rsid w:val="00301857"/>
    <w:rsid w:val="00303F86"/>
    <w:rsid w:val="00337AB8"/>
    <w:rsid w:val="00343FF5"/>
    <w:rsid w:val="00345837"/>
    <w:rsid w:val="00360345"/>
    <w:rsid w:val="00361B76"/>
    <w:rsid w:val="00363479"/>
    <w:rsid w:val="003A094D"/>
    <w:rsid w:val="003B0273"/>
    <w:rsid w:val="003E41B7"/>
    <w:rsid w:val="003F3F3D"/>
    <w:rsid w:val="003F6964"/>
    <w:rsid w:val="00421616"/>
    <w:rsid w:val="00436288"/>
    <w:rsid w:val="00451FF3"/>
    <w:rsid w:val="00456B19"/>
    <w:rsid w:val="00465D20"/>
    <w:rsid w:val="00466825"/>
    <w:rsid w:val="004A2936"/>
    <w:rsid w:val="004D64FB"/>
    <w:rsid w:val="004F11BD"/>
    <w:rsid w:val="005126C1"/>
    <w:rsid w:val="00536AD6"/>
    <w:rsid w:val="00561161"/>
    <w:rsid w:val="005844B7"/>
    <w:rsid w:val="00592B1B"/>
    <w:rsid w:val="005B6793"/>
    <w:rsid w:val="005C2248"/>
    <w:rsid w:val="005C5823"/>
    <w:rsid w:val="005F2C05"/>
    <w:rsid w:val="00603291"/>
    <w:rsid w:val="00610AD3"/>
    <w:rsid w:val="006367B9"/>
    <w:rsid w:val="006814B7"/>
    <w:rsid w:val="00697F6F"/>
    <w:rsid w:val="006A0C16"/>
    <w:rsid w:val="006D1AC6"/>
    <w:rsid w:val="007146B9"/>
    <w:rsid w:val="007261E8"/>
    <w:rsid w:val="007B2415"/>
    <w:rsid w:val="007C0ECC"/>
    <w:rsid w:val="007E3C55"/>
    <w:rsid w:val="008013A9"/>
    <w:rsid w:val="008043E3"/>
    <w:rsid w:val="00840C74"/>
    <w:rsid w:val="0084267F"/>
    <w:rsid w:val="00862D71"/>
    <w:rsid w:val="008879EC"/>
    <w:rsid w:val="008B4CBC"/>
    <w:rsid w:val="008E62F0"/>
    <w:rsid w:val="008F3EF3"/>
    <w:rsid w:val="00927FD9"/>
    <w:rsid w:val="00931633"/>
    <w:rsid w:val="009848BE"/>
    <w:rsid w:val="00994DE3"/>
    <w:rsid w:val="009A69C4"/>
    <w:rsid w:val="00A039A5"/>
    <w:rsid w:val="00A1042C"/>
    <w:rsid w:val="00A11C96"/>
    <w:rsid w:val="00A16BAC"/>
    <w:rsid w:val="00A25EF9"/>
    <w:rsid w:val="00A66D0A"/>
    <w:rsid w:val="00A67A0D"/>
    <w:rsid w:val="00A72C13"/>
    <w:rsid w:val="00AA336C"/>
    <w:rsid w:val="00B03C34"/>
    <w:rsid w:val="00B44D8A"/>
    <w:rsid w:val="00B57529"/>
    <w:rsid w:val="00B60FC6"/>
    <w:rsid w:val="00B765B4"/>
    <w:rsid w:val="00B77E21"/>
    <w:rsid w:val="00BE49E6"/>
    <w:rsid w:val="00BF1428"/>
    <w:rsid w:val="00C45CA1"/>
    <w:rsid w:val="00C52C11"/>
    <w:rsid w:val="00C7745E"/>
    <w:rsid w:val="00C860A8"/>
    <w:rsid w:val="00CB3ADB"/>
    <w:rsid w:val="00D1166C"/>
    <w:rsid w:val="00D72A98"/>
    <w:rsid w:val="00D776C5"/>
    <w:rsid w:val="00D86CC1"/>
    <w:rsid w:val="00DD77DA"/>
    <w:rsid w:val="00DE666E"/>
    <w:rsid w:val="00DF53C0"/>
    <w:rsid w:val="00E26202"/>
    <w:rsid w:val="00E271B7"/>
    <w:rsid w:val="00E41002"/>
    <w:rsid w:val="00E55669"/>
    <w:rsid w:val="00E56A22"/>
    <w:rsid w:val="00E77754"/>
    <w:rsid w:val="00E834D4"/>
    <w:rsid w:val="00EA4120"/>
    <w:rsid w:val="00EA479D"/>
    <w:rsid w:val="00EC001B"/>
    <w:rsid w:val="00ED5C99"/>
    <w:rsid w:val="00F51B5F"/>
    <w:rsid w:val="00F832C1"/>
    <w:rsid w:val="00F87B92"/>
    <w:rsid w:val="00FA3ACB"/>
    <w:rsid w:val="00FC7BD6"/>
    <w:rsid w:val="00FD7225"/>
    <w:rsid w:val="00FF6754"/>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4F41CF"/>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1166C"/>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B0273"/>
    <w:pPr>
      <w:tabs>
        <w:tab w:val="center" w:pos="4680"/>
        <w:tab w:val="right" w:pos="9360"/>
      </w:tabs>
    </w:pPr>
  </w:style>
  <w:style w:type="character" w:customStyle="1" w:styleId="HeaderChar">
    <w:name w:val="Header Char"/>
    <w:basedOn w:val="DefaultParagraphFont"/>
    <w:link w:val="Header"/>
    <w:uiPriority w:val="99"/>
    <w:rsid w:val="003B0273"/>
  </w:style>
  <w:style w:type="paragraph" w:styleId="Footer">
    <w:name w:val="footer"/>
    <w:basedOn w:val="Normal"/>
    <w:link w:val="FooterChar"/>
    <w:uiPriority w:val="99"/>
    <w:unhideWhenUsed/>
    <w:rsid w:val="003B0273"/>
    <w:pPr>
      <w:tabs>
        <w:tab w:val="center" w:pos="4680"/>
        <w:tab w:val="right" w:pos="9360"/>
      </w:tabs>
    </w:pPr>
  </w:style>
  <w:style w:type="character" w:customStyle="1" w:styleId="FooterChar">
    <w:name w:val="Footer Char"/>
    <w:basedOn w:val="DefaultParagraphFont"/>
    <w:link w:val="Footer"/>
    <w:uiPriority w:val="99"/>
    <w:rsid w:val="003B0273"/>
  </w:style>
  <w:style w:type="paragraph" w:styleId="NormalWeb">
    <w:name w:val="Normal (Web)"/>
    <w:basedOn w:val="Normal"/>
    <w:uiPriority w:val="99"/>
    <w:semiHidden/>
    <w:unhideWhenUsed/>
    <w:rsid w:val="00A11C96"/>
    <w:pPr>
      <w:spacing w:before="100" w:beforeAutospacing="1" w:after="100" w:afterAutospacing="1"/>
    </w:pPr>
    <w:rPr>
      <w:rFonts w:cs="Times New Roman"/>
    </w:rPr>
  </w:style>
  <w:style w:type="character" w:styleId="Strong">
    <w:name w:val="Strong"/>
    <w:basedOn w:val="DefaultParagraphFont"/>
    <w:uiPriority w:val="22"/>
    <w:qFormat/>
    <w:rsid w:val="00A11C96"/>
    <w:rPr>
      <w:b/>
      <w:bCs/>
    </w:rPr>
  </w:style>
  <w:style w:type="paragraph" w:styleId="Caption">
    <w:name w:val="caption"/>
    <w:basedOn w:val="Normal"/>
    <w:next w:val="Normal"/>
    <w:uiPriority w:val="35"/>
    <w:unhideWhenUsed/>
    <w:qFormat/>
    <w:rsid w:val="00F51B5F"/>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42349246">
      <w:bodyDiv w:val="1"/>
      <w:marLeft w:val="0"/>
      <w:marRight w:val="0"/>
      <w:marTop w:val="0"/>
      <w:marBottom w:val="0"/>
      <w:divBdr>
        <w:top w:val="none" w:sz="0" w:space="0" w:color="auto"/>
        <w:left w:val="none" w:sz="0" w:space="0" w:color="auto"/>
        <w:bottom w:val="none" w:sz="0" w:space="0" w:color="auto"/>
        <w:right w:val="none" w:sz="0" w:space="0" w:color="auto"/>
      </w:divBdr>
    </w:div>
    <w:div w:id="194068029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tiff"/><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D436655-75FA-0E4E-90C4-56C9B82F39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TotalTime>
  <Pages>6</Pages>
  <Words>4539</Words>
  <Characters>25510</Characters>
  <Application>Microsoft Macintosh Word</Application>
  <DocSecurity>0</DocSecurity>
  <Lines>439</Lines>
  <Paragraphs>10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99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Pique</dc:creator>
  <cp:keywords/>
  <dc:description/>
  <cp:lastModifiedBy>Daniel Pique</cp:lastModifiedBy>
  <cp:revision>52</cp:revision>
  <dcterms:created xsi:type="dcterms:W3CDTF">2018-04-28T22:44:00Z</dcterms:created>
  <dcterms:modified xsi:type="dcterms:W3CDTF">2018-05-09T1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ell</vt:lpwstr>
  </property>
  <property fmtid="{D5CDD505-2E9C-101B-9397-08002B2CF9AE}" pid="11" name="Mendeley Recent Style Name 4_1">
    <vt:lpwstr>Cell</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genome-biology</vt:lpwstr>
  </property>
  <property fmtid="{D5CDD505-2E9C-101B-9397-08002B2CF9AE}" pid="15" name="Mendeley Recent Style Name 6_1">
    <vt:lpwstr>Genome Biolog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spie-bios</vt:lpwstr>
  </property>
  <property fmtid="{D5CDD505-2E9C-101B-9397-08002B2CF9AE}" pid="19" name="Mendeley Recent Style Name 8_1">
    <vt:lpwstr>SPIE BiOS</vt:lpwstr>
  </property>
  <property fmtid="{D5CDD505-2E9C-101B-9397-08002B2CF9AE}" pid="20" name="Mendeley Recent Style Id 9_1">
    <vt:lpwstr>http://csl.mendeley.com/styles/471447051/springer-vancouver-brackets</vt:lpwstr>
  </property>
  <property fmtid="{D5CDD505-2E9C-101B-9397-08002B2CF9AE}" pid="21" name="Mendeley Recent Style Name 9_1">
    <vt:lpwstr>Springer - Vancouver (brackets) - Daniel Pique</vt:lpwstr>
  </property>
  <property fmtid="{D5CDD505-2E9C-101B-9397-08002B2CF9AE}" pid="22" name="Mendeley Document_1">
    <vt:lpwstr>True</vt:lpwstr>
  </property>
  <property fmtid="{D5CDD505-2E9C-101B-9397-08002B2CF9AE}" pid="23" name="Mendeley Unique User Id_1">
    <vt:lpwstr>47ce3be8-391e-3d5f-b777-bad41108f684</vt:lpwstr>
  </property>
  <property fmtid="{D5CDD505-2E9C-101B-9397-08002B2CF9AE}" pid="24" name="Mendeley Citation Style_1">
    <vt:lpwstr>http://www.zotero.org/styles/nature</vt:lpwstr>
  </property>
</Properties>
</file>